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sdt>
      <w:sdtPr>
        <w:alias w:val="Your Name:"/>
        <w:tag w:val="Your Name:"/>
        <w:id w:val="-686670367"/>
        <w:placeholder>
          <w:docPart w:val="A61FEFE49C694AEEB4EA0682B49C47BA"/>
        </w:placeholder>
        <w:showingPlcHdr/>
        <w:richText/>
        <w:temporary/>
        <w15:appearance w15:val="hidden"/>
      </w:sdtPr>
      <w:sdtContent>
        <w:p w:rsidR="00F9444C">
          <w:pPr>
            <w:pStyle w:val="NoSpacing"/>
          </w:pPr>
          <w:r>
            <w:t>Your Name</w:t>
          </w:r>
        </w:p>
      </w:sdtContent>
    </w:sdt>
    <w:p w:rsidR="00E614DD">
      <w:pPr>
        <w:pStyle w:val="NoSpacing"/>
      </w:pPr>
      <w:sdt>
        <w:sdtPr>
          <w:alias w:val="Instructor Name:"/>
          <w:tag w:val="Instructor Name:"/>
          <w:id w:val="1392545257"/>
          <w:placeholder>
            <w:docPart w:val="DE6BE46DEE37441CAD65BAEC4F74BF9B"/>
          </w:placeholder>
          <w:showingPlcHdr/>
          <w:richText/>
          <w:temporary/>
          <w15:appearance w15:val="hidden"/>
        </w:sdtPr>
        <w:sdtContent>
          <w:r w:rsidR="00B13D1B">
            <w:t>Instructor Name</w:t>
          </w:r>
        </w:sdtContent>
      </w:sdt>
    </w:p>
    <w:p w:rsidR="00E614DD">
      <w:pPr>
        <w:pStyle w:val="NoSpacing"/>
      </w:pPr>
      <w:sdt>
        <w:sdtPr>
          <w:alias w:val="Course Number:"/>
          <w:tag w:val="Course Number:"/>
          <w:id w:val="1249771000"/>
          <w:placeholder>
            <w:docPart w:val="16057CA204D7459A80674E6CC7F2B98F"/>
          </w:placeholder>
          <w:showingPlcHdr/>
          <w:richText/>
          <w:temporary/>
          <w15:appearance w15:val="hidden"/>
        </w:sdtPr>
        <w:sdtContent>
          <w:r w:rsidR="00B13D1B">
            <w:t>Course Number</w:t>
          </w:r>
        </w:sdtContent>
      </w:sdt>
    </w:p>
    <w:p w:rsidR="00E614DD">
      <w:pPr>
        <w:pStyle w:val="NoSpacing"/>
      </w:pPr>
      <w:sdt>
        <w:sdtPr>
          <w:alias w:val="Date:"/>
          <w:tag w:val="Date:"/>
          <w:id w:val="518209038"/>
          <w:placeholder>
            <w:docPart w:val="2EB449EEE1B24578B2F5D2D1AF42B15F"/>
          </w:placeholder>
          <w:showingPlcHdr/>
          <w:richText/>
          <w:temporary/>
          <w15:appearance w15:val="hidden"/>
        </w:sdtPr>
        <w:sdtContent>
          <w:r w:rsidR="00B13D1B">
            <w:t>Date</w:t>
          </w:r>
        </w:sdtContent>
      </w:sdt>
    </w:p>
    <w:p w:rsidR="00E41D4A" w:rsidP="00B936C0">
      <w:pPr>
        <w:jc w:val="center"/>
        <w:rPr>
          <w:rFonts w:ascii="Times New Roman" w:hAnsi="Times New Roman" w:cs="Times New Roman"/>
          <w:b/>
          <w:color w:val="231F20"/>
        </w:rPr>
      </w:pPr>
      <w:r>
        <w:rPr>
          <w:rFonts w:ascii="Times New Roman" w:hAnsi="Times New Roman" w:cs="Times New Roman"/>
          <w:b/>
          <w:color w:val="231F20"/>
        </w:rPr>
        <w:t>Communication</w:t>
      </w:r>
      <w:r w:rsidR="00F67D6A">
        <w:rPr>
          <w:rFonts w:ascii="Times New Roman" w:hAnsi="Times New Roman" w:cs="Times New Roman"/>
          <w:b/>
          <w:color w:val="231F20"/>
        </w:rPr>
        <w:t xml:space="preserve"> Ethics</w:t>
      </w:r>
    </w:p>
    <w:p w:rsidR="002E7426" w:rsidP="00F67D6A">
      <w:pPr>
        <w:rPr>
          <w:rFonts w:ascii="Times New Roman" w:hAnsi="Times New Roman" w:cs="Times New Roman"/>
        </w:rPr>
      </w:pPr>
      <w:r w:rsidRPr="005D7E99">
        <w:rPr>
          <w:rFonts w:ascii="Times New Roman" w:hAnsi="Times New Roman" w:cs="Times New Roman"/>
        </w:rPr>
        <w:t xml:space="preserve">The idea that is driven by morals </w:t>
      </w:r>
      <w:r w:rsidRPr="005D7E99" w:rsidR="000F5747">
        <w:rPr>
          <w:rFonts w:ascii="Times New Roman" w:hAnsi="Times New Roman" w:cs="Times New Roman"/>
        </w:rPr>
        <w:t>which becomes the basis of communication is recognized as Communication Ethics</w:t>
      </w:r>
      <w:r w:rsidRPr="005D7E99" w:rsidR="00453240">
        <w:rPr>
          <w:rFonts w:ascii="Times New Roman" w:hAnsi="Times New Roman" w:cs="Times New Roman"/>
        </w:rPr>
        <w:t xml:space="preserve"> </w:t>
      </w:r>
      <w:r w:rsidRPr="005D7E99" w:rsidR="00F21CD2">
        <w:rPr>
          <w:rFonts w:ascii="Times New Roman" w:hAnsi="Times New Roman" w:cs="Times New Roman"/>
        </w:rPr>
        <w:fldChar w:fldCharType="begin"/>
      </w:r>
      <w:r w:rsidRPr="005D7E99" w:rsidR="00BB2EDD">
        <w:rPr>
          <w:rFonts w:ascii="Times New Roman" w:hAnsi="Times New Roman" w:cs="Times New Roman"/>
        </w:rPr>
        <w:instrText xml:space="preserve"> ADDIN ZOTERO_ITEM CSL_CITATION {"citationID":"69moxii6","properties":{"formattedCitation":"({\\i{}Communication Ethics})","plainCitation":"(Communication Ethics)","noteIndex":0},"citationItems":[{"id":"taP14JoA/9GIv9wZI","uris":["http://zotero.org/users/local/CKNkWnK9/items/3GHW6ZTN"],"uri":["http://zotero.org/users/local/CKNkWnK9/items/3GHW6ZTN"],"itemData":{"id":603,"type":"webpage","title":"Communication Ethics","URL":"https://2012books.lardbucket.org/books/an-introduction-to-organizational-communication/s04-03-communication-ethics.html","accessed":{"date-parts":[["2019",12,19]]}}}],"schema":"https://github.com/citation-style-language/schema/raw/master/csl-citation.json"} </w:instrText>
      </w:r>
      <w:r w:rsidRPr="005D7E99" w:rsidR="00F21CD2">
        <w:rPr>
          <w:rFonts w:ascii="Times New Roman" w:hAnsi="Times New Roman" w:cs="Times New Roman"/>
        </w:rPr>
        <w:fldChar w:fldCharType="separate"/>
      </w:r>
      <w:r w:rsidRPr="005D7E99" w:rsidR="00F21CD2">
        <w:rPr>
          <w:rFonts w:ascii="Times New Roman" w:hAnsi="Times New Roman" w:cs="Times New Roman"/>
        </w:rPr>
        <w:t>(</w:t>
      </w:r>
      <w:r w:rsidRPr="005D7E99" w:rsidR="00F21CD2">
        <w:rPr>
          <w:rFonts w:ascii="Times New Roman" w:hAnsi="Times New Roman" w:cs="Times New Roman"/>
          <w:i/>
          <w:iCs/>
        </w:rPr>
        <w:t>Communication Ethics</w:t>
      </w:r>
      <w:r w:rsidRPr="005D7E99" w:rsidR="00F21CD2">
        <w:rPr>
          <w:rFonts w:ascii="Times New Roman" w:hAnsi="Times New Roman" w:cs="Times New Roman"/>
        </w:rPr>
        <w:t>)</w:t>
      </w:r>
      <w:r w:rsidRPr="005D7E99" w:rsidR="00F21CD2">
        <w:rPr>
          <w:rFonts w:ascii="Times New Roman" w:hAnsi="Times New Roman" w:cs="Times New Roman"/>
        </w:rPr>
        <w:fldChar w:fldCharType="end"/>
      </w:r>
      <w:r w:rsidRPr="005D7E99" w:rsidR="000F5747">
        <w:rPr>
          <w:rFonts w:ascii="Times New Roman" w:hAnsi="Times New Roman" w:cs="Times New Roman"/>
        </w:rPr>
        <w:t xml:space="preserve">. </w:t>
      </w:r>
      <w:r w:rsidRPr="005D7E99" w:rsidR="00401092">
        <w:rPr>
          <w:rFonts w:ascii="Times New Roman" w:hAnsi="Times New Roman" w:cs="Times New Roman"/>
        </w:rPr>
        <w:t xml:space="preserve">Generally, communication ethics indicate the incorporation of </w:t>
      </w:r>
      <w:r w:rsidRPr="005D7E99" w:rsidR="004E2423">
        <w:rPr>
          <w:rFonts w:ascii="Times New Roman" w:hAnsi="Times New Roman" w:cs="Times New Roman"/>
        </w:rPr>
        <w:t xml:space="preserve">morals in various types of communication between humans. </w:t>
      </w:r>
      <w:r w:rsidRPr="005D7E99" w:rsidR="00091242">
        <w:rPr>
          <w:rFonts w:ascii="Times New Roman" w:hAnsi="Times New Roman" w:cs="Times New Roman"/>
        </w:rPr>
        <w:t xml:space="preserve">Such types of communications constitute </w:t>
      </w:r>
      <w:r w:rsidRPr="005D7E99" w:rsidR="000B2CBB">
        <w:rPr>
          <w:rFonts w:ascii="Times New Roman" w:hAnsi="Times New Roman" w:cs="Times New Roman"/>
        </w:rPr>
        <w:t xml:space="preserve">digital communication, mass-mediated communication, and relational communication. </w:t>
      </w:r>
      <w:r w:rsidRPr="005D7E99" w:rsidR="00153A4D">
        <w:rPr>
          <w:rFonts w:ascii="Times New Roman" w:hAnsi="Times New Roman" w:cs="Times New Roman"/>
        </w:rPr>
        <w:t xml:space="preserve"> The notion of ethical communication is not only limited to the individual but it most importantly </w:t>
      </w:r>
      <w:r w:rsidRPr="005D7E99" w:rsidR="005A7605">
        <w:rPr>
          <w:rFonts w:ascii="Times New Roman" w:hAnsi="Times New Roman" w:cs="Times New Roman"/>
        </w:rPr>
        <w:t xml:space="preserve">implies to the organizations, business, and certified bodies. </w:t>
      </w:r>
      <w:r w:rsidRPr="005D7E99" w:rsidR="00074D1A">
        <w:rPr>
          <w:rFonts w:ascii="Times New Roman" w:hAnsi="Times New Roman" w:cs="Times New Roman"/>
        </w:rPr>
        <w:t>Various studies have established that the busi</w:t>
      </w:r>
      <w:r w:rsidR="00A658D2">
        <w:rPr>
          <w:rFonts w:ascii="Times New Roman" w:hAnsi="Times New Roman" w:cs="Times New Roman"/>
        </w:rPr>
        <w:t xml:space="preserve">ness setting which incorporates </w:t>
      </w:r>
      <w:r w:rsidRPr="005D7E99" w:rsidR="00074D1A">
        <w:rPr>
          <w:rFonts w:ascii="Times New Roman" w:hAnsi="Times New Roman" w:cs="Times New Roman"/>
        </w:rPr>
        <w:t>the use of ethical communication is more effective than the organization that lacks such communication ethics</w:t>
      </w:r>
      <w:r w:rsidRPr="005D7E99" w:rsidR="001A3F8F">
        <w:rPr>
          <w:rFonts w:ascii="Times New Roman" w:hAnsi="Times New Roman" w:cs="Times New Roman"/>
        </w:rPr>
        <w:t xml:space="preserve"> </w:t>
      </w:r>
      <w:r w:rsidRPr="005D7E99" w:rsidR="001A3F8F">
        <w:rPr>
          <w:rFonts w:ascii="Times New Roman" w:hAnsi="Times New Roman" w:cs="Times New Roman"/>
        </w:rPr>
        <w:fldChar w:fldCharType="begin"/>
      </w:r>
      <w:r w:rsidRPr="005D7E99" w:rsidR="00BB2EDD">
        <w:rPr>
          <w:rFonts w:ascii="Times New Roman" w:hAnsi="Times New Roman" w:cs="Times New Roman"/>
        </w:rPr>
        <w:instrText xml:space="preserve"> ADDIN ZOTERO_ITEM CSL_CITATION {"citationID":"Z2JBMDGV","properties":{"formattedCitation":"({\\i{}CommEthics.Org})","plainCitation":"(CommEthics.Org)","noteIndex":0},"citationItems":[{"id":"taP14JoA/OlV0yEes","uris":["http://zotero.org/users/local/CKNkWnK9/items/V6BA59WI"],"uri":["http://zotero.org/users/local/CKNkWnK9/items/V6BA59WI"],"itemData":{"id":601,"type":"webpage","title":"CommEthics.org","URL":"http://web.archive.org/web/20141203152333/http://commethics.org/news/","accessed":{"date-parts":[["2019",12,19]]},"issued":{"date-parts":[["2014",12,3]]}}}],"schema":"https://github.com/citation-style-language/schema/raw/master/csl-citation.json"} </w:instrText>
      </w:r>
      <w:r w:rsidRPr="005D7E99" w:rsidR="001A3F8F">
        <w:rPr>
          <w:rFonts w:ascii="Times New Roman" w:hAnsi="Times New Roman" w:cs="Times New Roman"/>
        </w:rPr>
        <w:fldChar w:fldCharType="separate"/>
      </w:r>
      <w:r w:rsidRPr="005D7E99" w:rsidR="001A3F8F">
        <w:rPr>
          <w:rFonts w:ascii="Times New Roman" w:hAnsi="Times New Roman" w:cs="Times New Roman"/>
        </w:rPr>
        <w:t>(</w:t>
      </w:r>
      <w:r w:rsidRPr="005D7E99" w:rsidR="001A3F8F">
        <w:rPr>
          <w:rFonts w:ascii="Times New Roman" w:hAnsi="Times New Roman" w:cs="Times New Roman"/>
          <w:i/>
          <w:iCs/>
        </w:rPr>
        <w:t>CommEthics.Org</w:t>
      </w:r>
      <w:r w:rsidRPr="005D7E99" w:rsidR="001A3F8F">
        <w:rPr>
          <w:rFonts w:ascii="Times New Roman" w:hAnsi="Times New Roman" w:cs="Times New Roman"/>
        </w:rPr>
        <w:t>)</w:t>
      </w:r>
      <w:r w:rsidRPr="005D7E99" w:rsidR="001A3F8F">
        <w:rPr>
          <w:rFonts w:ascii="Times New Roman" w:hAnsi="Times New Roman" w:cs="Times New Roman"/>
        </w:rPr>
        <w:fldChar w:fldCharType="end"/>
      </w:r>
      <w:r w:rsidRPr="005D7E99" w:rsidR="00F47B1B">
        <w:rPr>
          <w:rFonts w:ascii="Times New Roman" w:hAnsi="Times New Roman" w:cs="Times New Roman"/>
        </w:rPr>
        <w:t>.</w:t>
      </w:r>
      <w:r w:rsidRPr="005D7E99" w:rsidR="001E7E84">
        <w:rPr>
          <w:rFonts w:ascii="Times New Roman" w:hAnsi="Times New Roman" w:cs="Times New Roman"/>
        </w:rPr>
        <w:t xml:space="preserve"> </w:t>
      </w:r>
      <w:r w:rsidRPr="005D7E99" w:rsidR="004135DB">
        <w:rPr>
          <w:rFonts w:ascii="Times New Roman" w:hAnsi="Times New Roman" w:cs="Times New Roman"/>
        </w:rPr>
        <w:t xml:space="preserve">Ethical communication is a prerequisite for </w:t>
      </w:r>
      <w:r w:rsidRPr="005D7E99" w:rsidR="00845307">
        <w:rPr>
          <w:rFonts w:ascii="Times New Roman" w:hAnsi="Times New Roman" w:cs="Times New Roman"/>
        </w:rPr>
        <w:t>considerate</w:t>
      </w:r>
      <w:r w:rsidRPr="005D7E99" w:rsidR="004135DB">
        <w:rPr>
          <w:rFonts w:ascii="Times New Roman" w:hAnsi="Times New Roman" w:cs="Times New Roman"/>
        </w:rPr>
        <w:t xml:space="preserve"> reasoning and effective decision-making. </w:t>
      </w:r>
      <w:r w:rsidRPr="005D7E99" w:rsidR="002B03AF">
        <w:rPr>
          <w:rFonts w:ascii="Times New Roman" w:hAnsi="Times New Roman" w:cs="Times New Roman"/>
        </w:rPr>
        <w:t>It is fundamental to the development and growth of relationships which govern the strong</w:t>
      </w:r>
      <w:r w:rsidRPr="005D7E99" w:rsidR="006261C0">
        <w:rPr>
          <w:rFonts w:ascii="Times New Roman" w:hAnsi="Times New Roman" w:cs="Times New Roman"/>
        </w:rPr>
        <w:t xml:space="preserve"> community in the various perspectives such as media, culture, and networks. </w:t>
      </w:r>
      <w:r w:rsidRPr="005D7E99" w:rsidR="000E5574">
        <w:rPr>
          <w:rFonts w:ascii="Times New Roman" w:hAnsi="Times New Roman" w:cs="Times New Roman"/>
        </w:rPr>
        <w:t>One of the aspects of ethical communication is acceptin</w:t>
      </w:r>
      <w:r w:rsidRPr="005D7E99" w:rsidR="00715D0A">
        <w:rPr>
          <w:rFonts w:ascii="Times New Roman" w:hAnsi="Times New Roman" w:cs="Times New Roman"/>
        </w:rPr>
        <w:t>g your responsibilities</w:t>
      </w:r>
      <w:r w:rsidRPr="005D7E99" w:rsidR="003A130E">
        <w:rPr>
          <w:rFonts w:ascii="Times New Roman" w:hAnsi="Times New Roman" w:cs="Times New Roman"/>
        </w:rPr>
        <w:t xml:space="preserve"> for </w:t>
      </w:r>
      <w:r w:rsidRPr="005D7E99" w:rsidR="00C34E77">
        <w:rPr>
          <w:rFonts w:ascii="Times New Roman" w:hAnsi="Times New Roman" w:cs="Times New Roman"/>
        </w:rPr>
        <w:t>a</w:t>
      </w:r>
      <w:r w:rsidRPr="005D7E99" w:rsidR="003A130E">
        <w:rPr>
          <w:rFonts w:ascii="Times New Roman" w:hAnsi="Times New Roman" w:cs="Times New Roman"/>
        </w:rPr>
        <w:t xml:space="preserve">ctions and conveyed messages and </w:t>
      </w:r>
      <w:r w:rsidRPr="005D7E99" w:rsidR="00C34E77">
        <w:rPr>
          <w:rFonts w:ascii="Times New Roman" w:hAnsi="Times New Roman" w:cs="Times New Roman"/>
        </w:rPr>
        <w:t xml:space="preserve">also facing the </w:t>
      </w:r>
      <w:r w:rsidRPr="005D7E99" w:rsidR="003E0A62">
        <w:rPr>
          <w:rFonts w:ascii="Times New Roman" w:hAnsi="Times New Roman" w:cs="Times New Roman"/>
        </w:rPr>
        <w:t>penalties</w:t>
      </w:r>
      <w:r w:rsidRPr="005D7E99" w:rsidR="00C34E77">
        <w:rPr>
          <w:rFonts w:ascii="Times New Roman" w:hAnsi="Times New Roman" w:cs="Times New Roman"/>
        </w:rPr>
        <w:t xml:space="preserve"> </w:t>
      </w:r>
      <w:r w:rsidRPr="005D7E99" w:rsidR="003E0A62">
        <w:rPr>
          <w:rFonts w:ascii="Times New Roman" w:hAnsi="Times New Roman" w:cs="Times New Roman"/>
        </w:rPr>
        <w:t>of such actions and mess</w:t>
      </w:r>
      <w:r w:rsidRPr="005D7E99" w:rsidR="003A130E">
        <w:rPr>
          <w:rFonts w:ascii="Times New Roman" w:hAnsi="Times New Roman" w:cs="Times New Roman"/>
        </w:rPr>
        <w:t>ages</w:t>
      </w:r>
      <w:r w:rsidRPr="005D7E99" w:rsidR="008317BC">
        <w:rPr>
          <w:rFonts w:ascii="Times New Roman" w:hAnsi="Times New Roman" w:cs="Times New Roman"/>
        </w:rPr>
        <w:t xml:space="preserve"> </w:t>
      </w:r>
      <w:r w:rsidRPr="005D7E99" w:rsidR="008317BC">
        <w:rPr>
          <w:rFonts w:ascii="Times New Roman" w:hAnsi="Times New Roman" w:cs="Times New Roman"/>
        </w:rPr>
        <w:fldChar w:fldCharType="begin"/>
      </w:r>
      <w:r w:rsidRPr="005D7E99" w:rsidR="00BB2EDD">
        <w:rPr>
          <w:rFonts w:ascii="Times New Roman" w:hAnsi="Times New Roman" w:cs="Times New Roman"/>
        </w:rPr>
        <w:instrText xml:space="preserve"> ADDIN ZOTERO_ITEM CSL_CITATION {"citationID":"PPwTWx44","properties":{"formattedCitation":"(\\uc0\\u8220{}What Are Key Principles of Ethical Communication?\\uc0\\u8221{})","plainCitation":"(“What Are Key Principles of Ethical Communication?”)","noteIndex":0},"citationItems":[{"id":"taP14JoA/WX1xti2v","uris":["http://zotero.org/users/local/CKNkWnK9/items/9PU5ZJVG"],"uri":["http://zotero.org/users/local/CKNkWnK9/items/9PU5ZJVG"],"itemData":{"id":605,"type":"webpage","abstract":"Effective and strategic communication is a goal many organizations strive to achieve. With so many communication mediums and spokespersons delivering messages on behalf of companies, it can sometimes be difficult to ensure that every message is ethical and mirrors the company's communication goals.","container-title":"Bizfluent","language":"en","title":"What Are Key Principles of Ethical Communication?","URL":"https://bizfluent.com/info-8406730-key-principles-ethical-communication.html","accessed":{"date-parts":[["2019",12,19]]}}}],"schema":"https://github.com/citation-style-language/schema/raw/master/csl-citation.json"} </w:instrText>
      </w:r>
      <w:r w:rsidRPr="005D7E99" w:rsidR="008317BC">
        <w:rPr>
          <w:rFonts w:ascii="Times New Roman" w:hAnsi="Times New Roman" w:cs="Times New Roman"/>
        </w:rPr>
        <w:fldChar w:fldCharType="separate"/>
      </w:r>
      <w:r w:rsidRPr="005D7E99" w:rsidR="008317BC">
        <w:rPr>
          <w:rFonts w:ascii="Times New Roman" w:hAnsi="Times New Roman" w:cs="Times New Roman"/>
        </w:rPr>
        <w:t>(“What Are Key Principles of Ethical Communication?”)</w:t>
      </w:r>
      <w:r w:rsidRPr="005D7E99" w:rsidR="008317BC">
        <w:rPr>
          <w:rFonts w:ascii="Times New Roman" w:hAnsi="Times New Roman" w:cs="Times New Roman"/>
        </w:rPr>
        <w:fldChar w:fldCharType="end"/>
      </w:r>
      <w:r w:rsidRPr="005D7E99" w:rsidR="003A130E">
        <w:rPr>
          <w:rFonts w:ascii="Times New Roman" w:hAnsi="Times New Roman" w:cs="Times New Roman"/>
        </w:rPr>
        <w:t xml:space="preserve">. </w:t>
      </w:r>
      <w:r w:rsidR="00A913F9">
        <w:rPr>
          <w:rFonts w:ascii="Times New Roman" w:hAnsi="Times New Roman" w:cs="Times New Roman"/>
        </w:rPr>
        <w:t xml:space="preserve">This implies that </w:t>
      </w:r>
      <w:r w:rsidRPr="005D7E99" w:rsidR="002176D2">
        <w:rPr>
          <w:rFonts w:ascii="Times New Roman" w:hAnsi="Times New Roman" w:cs="Times New Roman"/>
        </w:rPr>
        <w:t>being in an all-staff meeting or random social gathering does not matter if one sticks to</w:t>
      </w:r>
      <w:r w:rsidR="00A913F9">
        <w:rPr>
          <w:rFonts w:ascii="Times New Roman" w:hAnsi="Times New Roman" w:cs="Times New Roman"/>
        </w:rPr>
        <w:t xml:space="preserve"> the principles of e</w:t>
      </w:r>
      <w:r w:rsidRPr="005D7E99" w:rsidR="002176D2">
        <w:rPr>
          <w:rFonts w:ascii="Times New Roman" w:hAnsi="Times New Roman" w:cs="Times New Roman"/>
        </w:rPr>
        <w:t xml:space="preserve">thical communication. </w:t>
      </w:r>
      <w:r w:rsidRPr="005D7E99" w:rsidR="00444488">
        <w:rPr>
          <w:rFonts w:ascii="Times New Roman" w:hAnsi="Times New Roman" w:cs="Times New Roman"/>
        </w:rPr>
        <w:t xml:space="preserve">The notion demands the honest and steady value system incorporated into </w:t>
      </w:r>
      <w:r w:rsidRPr="005D7E99" w:rsidR="0086279B">
        <w:rPr>
          <w:rFonts w:ascii="Times New Roman" w:hAnsi="Times New Roman" w:cs="Times New Roman"/>
        </w:rPr>
        <w:t xml:space="preserve">one’s </w:t>
      </w:r>
      <w:r w:rsidRPr="005D7E99" w:rsidR="00444488">
        <w:rPr>
          <w:rFonts w:ascii="Times New Roman" w:hAnsi="Times New Roman" w:cs="Times New Roman"/>
        </w:rPr>
        <w:t xml:space="preserve">actions, messages and consequences. </w:t>
      </w:r>
      <w:r w:rsidRPr="005D7E99" w:rsidR="0086279B">
        <w:rPr>
          <w:rFonts w:ascii="Times New Roman" w:hAnsi="Times New Roman" w:cs="Times New Roman"/>
        </w:rPr>
        <w:t>Manipulating the listeners by the</w:t>
      </w:r>
      <w:r w:rsidRPr="005D7E99" w:rsidR="00B40B74">
        <w:rPr>
          <w:rFonts w:ascii="Times New Roman" w:hAnsi="Times New Roman" w:cs="Times New Roman"/>
        </w:rPr>
        <w:t xml:space="preserve"> use of dishonest actions and words contradicts the notion of ethical communication. 
</w:t>
      </w:r>
    </w:p>
    <w:p w:rsidR="00F67D6A" w:rsidRPr="005D7E99" w:rsidP="00F67D6A">
      <w:pPr>
        <w:rPr>
          <w:rFonts w:ascii="Times New Roman" w:hAnsi="Times New Roman" w:cs="Times New Roman"/>
        </w:rPr>
      </w:pPr>
      <w:r w:rsidRPr="005D7E99">
        <w:rPr>
          <w:rFonts w:ascii="Times New Roman" w:hAnsi="Times New Roman" w:cs="Times New Roman"/>
        </w:rPr>
        <w:t xml:space="preserve">Considering the broad perspective of ethical communication, </w:t>
      </w:r>
      <w:r w:rsidRPr="005D7E99" w:rsidR="00D6473F">
        <w:rPr>
          <w:rFonts w:ascii="Times New Roman" w:hAnsi="Times New Roman" w:cs="Times New Roman"/>
        </w:rPr>
        <w:t xml:space="preserve">it is not only </w:t>
      </w:r>
      <w:r w:rsidRPr="005D7E99" w:rsidR="00483CCF">
        <w:rPr>
          <w:rFonts w:ascii="Times New Roman" w:hAnsi="Times New Roman" w:cs="Times New Roman"/>
        </w:rPr>
        <w:t>governed</w:t>
      </w:r>
      <w:r w:rsidRPr="005D7E99" w:rsidR="00D6473F">
        <w:rPr>
          <w:rFonts w:ascii="Times New Roman" w:hAnsi="Times New Roman" w:cs="Times New Roman"/>
        </w:rPr>
        <w:t xml:space="preserve"> by the truthful actions or messages, but it also incorporates the use of moral language for the delivery of the message. </w:t>
      </w:r>
      <w:r w:rsidRPr="005D7E99" w:rsidR="00483CCF">
        <w:rPr>
          <w:rFonts w:ascii="Times New Roman" w:hAnsi="Times New Roman" w:cs="Times New Roman"/>
        </w:rPr>
        <w:t>Language is a medium of communication however, the u</w:t>
      </w:r>
      <w:r w:rsidRPr="005D7E99" w:rsidR="003138E0">
        <w:rPr>
          <w:rFonts w:ascii="Times New Roman" w:hAnsi="Times New Roman" w:cs="Times New Roman"/>
        </w:rPr>
        <w:t xml:space="preserve">se of the medium in the various </w:t>
      </w:r>
      <w:r w:rsidRPr="005D7E99" w:rsidR="00F160B5">
        <w:rPr>
          <w:rFonts w:ascii="Times New Roman" w:hAnsi="Times New Roman" w:cs="Times New Roman"/>
        </w:rPr>
        <w:t>kinds of the situation determines its morality. For instance, you ar</w:t>
      </w:r>
      <w:r w:rsidRPr="005D7E99" w:rsidR="00217CED">
        <w:rPr>
          <w:rFonts w:ascii="Times New Roman" w:hAnsi="Times New Roman" w:cs="Times New Roman"/>
        </w:rPr>
        <w:t xml:space="preserve">e in a meeting with </w:t>
      </w:r>
      <w:r w:rsidRPr="005D7E99" w:rsidR="00F160B5">
        <w:rPr>
          <w:rFonts w:ascii="Times New Roman" w:hAnsi="Times New Roman" w:cs="Times New Roman"/>
        </w:rPr>
        <w:t>foreigners where almost no one seems to understand</w:t>
      </w:r>
      <w:r w:rsidRPr="005D7E99" w:rsidR="00217CED">
        <w:rPr>
          <w:rFonts w:ascii="Times New Roman" w:hAnsi="Times New Roman" w:cs="Times New Roman"/>
        </w:rPr>
        <w:t xml:space="preserve"> the local language,</w:t>
      </w:r>
      <w:r w:rsidRPr="005D7E99" w:rsidR="009115B2">
        <w:rPr>
          <w:rFonts w:ascii="Times New Roman" w:hAnsi="Times New Roman" w:cs="Times New Roman"/>
        </w:rPr>
        <w:t xml:space="preserve"> but you address everyone in your local language. The adopted communication style, in this case, is unethical. In another instance, you in </w:t>
      </w:r>
      <w:r w:rsidRPr="005D7E99" w:rsidR="008501F5">
        <w:rPr>
          <w:rFonts w:ascii="Times New Roman" w:hAnsi="Times New Roman" w:cs="Times New Roman"/>
        </w:rPr>
        <w:t>a group of individuals where one of them has a hearing impairment.</w:t>
      </w:r>
      <w:r w:rsidRPr="005D7E99" w:rsidR="0093355F">
        <w:rPr>
          <w:rFonts w:ascii="Times New Roman" w:hAnsi="Times New Roman" w:cs="Times New Roman"/>
        </w:rPr>
        <w:t xml:space="preserve"> </w:t>
      </w:r>
      <w:r w:rsidRPr="005D7E99" w:rsidR="006C64E6">
        <w:rPr>
          <w:rFonts w:ascii="Times New Roman" w:hAnsi="Times New Roman" w:cs="Times New Roman"/>
        </w:rPr>
        <w:t>In such a case, you might try to incorporate gestures in your communication, so he does not feel being left out</w:t>
      </w:r>
      <w:r w:rsidRPr="005D7E99" w:rsidR="0093355F">
        <w:rPr>
          <w:rFonts w:ascii="Times New Roman" w:hAnsi="Times New Roman" w:cs="Times New Roman"/>
        </w:rPr>
        <w:t>. To convey an information which a global audience will understand includes having linguists or translators to help make the information available to everyone.</w:t>
      </w:r>
      <w:r w:rsidRPr="005D7E99" w:rsidR="0033578E">
        <w:rPr>
          <w:rFonts w:ascii="Times New Roman" w:hAnsi="Times New Roman" w:cs="Times New Roman"/>
        </w:rPr>
        <w:t>.</w:t>
      </w:r>
      <w:r w:rsidRPr="005D7E99" w:rsidR="007B2E2F">
        <w:rPr>
          <w:rFonts w:ascii="Times New Roman" w:hAnsi="Times New Roman" w:cs="Times New Roman"/>
        </w:rPr>
        <w:t xml:space="preserve"> Nonetheless, a study on efficiency, accountability and corporate results by </w:t>
      </w:r>
      <w:r w:rsidRPr="005D7E99" w:rsidR="007B2E2F">
        <w:rPr>
          <w:rFonts w:ascii="Times New Roman" w:hAnsi="Times New Roman" w:cs="Times New Roman"/>
        </w:rPr>
        <w:t>Hill+Knowlton</w:t>
      </w:r>
      <w:r w:rsidRPr="005D7E99" w:rsidR="007B2E2F">
        <w:rPr>
          <w:rFonts w:ascii="Times New Roman" w:hAnsi="Times New Roman" w:cs="Times New Roman"/>
        </w:rPr>
        <w:t xml:space="preserve"> Dynamics showed that eighty-two percent of</w:t>
      </w:r>
      <w:r w:rsidR="006C64E6">
        <w:rPr>
          <w:rFonts w:ascii="Times New Roman" w:hAnsi="Times New Roman" w:cs="Times New Roman"/>
        </w:rPr>
        <w:t xml:space="preserve"> the 1,000 participants claimed that</w:t>
      </w:r>
      <w:r w:rsidRPr="005D7E99" w:rsidR="007B2E2F">
        <w:rPr>
          <w:rFonts w:ascii="Times New Roman" w:hAnsi="Times New Roman" w:cs="Times New Roman"/>
        </w:rPr>
        <w:t> an organization could regain confidence if it was transparent and gave a detailed and open document about how it sought to become more competitive</w:t>
      </w:r>
      <w:r w:rsidR="00FD4B34">
        <w:rPr>
          <w:rFonts w:ascii="Times New Roman" w:hAnsi="Times New Roman" w:cs="Times New Roman"/>
        </w:rPr>
        <w:t xml:space="preserve"> </w:t>
      </w:r>
      <w:r w:rsidRPr="005D7E99" w:rsidR="00FD4B34">
        <w:rPr>
          <w:rFonts w:ascii="Times New Roman" w:hAnsi="Times New Roman" w:cs="Times New Roman"/>
        </w:rPr>
        <w:fldChar w:fldCharType="begin"/>
      </w:r>
      <w:r w:rsidRPr="005D7E99" w:rsidR="00FD4B34">
        <w:rPr>
          <w:rFonts w:ascii="Times New Roman" w:hAnsi="Times New Roman" w:cs="Times New Roman"/>
        </w:rPr>
        <w:instrText xml:space="preserve"> ADDIN ZOTERO_ITEM CSL_CITATION {"citationID":"YvRFyx5x","properties":{"formattedCitation":"({\\i{}Five Standards of Excellence for Ethical Leaders})","plainCitation":"(Five Standards of Excellence for Ethical Leaders)","noteIndex":0},"citationItems":[{"id":210,"uris":["http://zotero.org/users/local/LGdpQbDd/items/Z7P7BYFC"],"uri":["http://zotero.org/users/local/LGdpQbDd/items/Z7P7BYFC"],"itemData":{"id":210,"type":"webpage","abstract":"What does it mean to lead ethically? This excerpt from the AMACOM book &lt;i&gt;The Business Ethics Activity Book&lt;/i&gt; outlines five standards of ethical excellence-communication, quality, collaboration, succession planning and tenure-that will empower...","language":"en","title":"Five Standards of Excellence for Ethical Leaders","URL":"https://www.amanet.org//articles/five-standards-of-excellence-for-ethical-leaders/","accessed":{"date-parts":[["2019",12,19]]}}}],"schema":"https://github.com/citation-style-language/schema/raw/master/csl-citation.json"} </w:instrText>
      </w:r>
      <w:r w:rsidRPr="005D7E99" w:rsidR="00FD4B34">
        <w:rPr>
          <w:rFonts w:ascii="Times New Roman" w:hAnsi="Times New Roman" w:cs="Times New Roman"/>
        </w:rPr>
        <w:fldChar w:fldCharType="separate"/>
      </w:r>
      <w:r w:rsidRPr="005D7E99" w:rsidR="00FD4B34">
        <w:rPr>
          <w:rFonts w:ascii="Times New Roman" w:hAnsi="Times New Roman" w:cs="Times New Roman"/>
        </w:rPr>
        <w:t>(</w:t>
      </w:r>
      <w:r w:rsidRPr="005D7E99" w:rsidR="00FD4B34">
        <w:rPr>
          <w:rFonts w:ascii="Times New Roman" w:hAnsi="Times New Roman" w:cs="Times New Roman"/>
          <w:i/>
          <w:iCs/>
        </w:rPr>
        <w:t>Five Standards of Excellence for Ethical Leaders</w:t>
      </w:r>
      <w:r w:rsidRPr="005D7E99" w:rsidR="00FD4B34">
        <w:rPr>
          <w:rFonts w:ascii="Times New Roman" w:hAnsi="Times New Roman" w:cs="Times New Roman"/>
        </w:rPr>
        <w:t>)</w:t>
      </w:r>
      <w:r w:rsidRPr="005D7E99" w:rsidR="00FD4B34">
        <w:rPr>
          <w:rFonts w:ascii="Times New Roman" w:hAnsi="Times New Roman" w:cs="Times New Roman"/>
        </w:rPr>
        <w:fldChar w:fldCharType="end"/>
      </w:r>
      <w:r w:rsidRPr="005D7E99" w:rsidR="007B2E2F">
        <w:rPr>
          <w:rFonts w:ascii="Times New Roman" w:hAnsi="Times New Roman" w:cs="Times New Roman"/>
        </w:rPr>
        <w:t>.</w:t>
      </w:r>
    </w:p>
    <w:p w:rsidR="0093355F" w:rsidRPr="005D7E99" w:rsidP="00F67D6A">
      <w:pPr>
        <w:rPr>
          <w:rFonts w:ascii="Times New Roman" w:hAnsi="Times New Roman" w:cs="Times New Roman"/>
        </w:rPr>
      </w:pPr>
      <w:r w:rsidRPr="005D7E99">
        <w:rPr>
          <w:rFonts w:ascii="Times New Roman" w:hAnsi="Times New Roman" w:cs="Times New Roman"/>
        </w:rPr>
        <w:t>There are several concepts or fundamental aspects of ethical communication</w:t>
      </w:r>
      <w:r w:rsidRPr="005D7E99" w:rsidR="00BB2EDD">
        <w:rPr>
          <w:rFonts w:ascii="Times New Roman" w:hAnsi="Times New Roman" w:cs="Times New Roman"/>
        </w:rPr>
        <w:fldChar w:fldCharType="begin"/>
      </w:r>
      <w:r w:rsidRPr="005D7E99" w:rsidR="00BB2EDD">
        <w:rPr>
          <w:rFonts w:ascii="Times New Roman" w:hAnsi="Times New Roman" w:cs="Times New Roman"/>
        </w:rPr>
        <w:instrText xml:space="preserve"> ADDIN ZOTERO_ITEM CSL_CITATION {"citationID":"jKnJqKhE","properties":{"formattedCitation":"(\\uc0\\u8220{}What Are Key Principles of Ethical Communication?\\uc0\\u8221{})","plainCitation":"(“What Are Key Principles of Ethical Communication?”)","noteIndex":0},"citationItems":[{"id":"taP14JoA/WX1xti2v","uris":["http://zotero.org/users/local/CKNkWnK9/items/9PU5ZJVG"],"uri":["http://zotero.org/users/local/CKNkWnK9/items/9PU5ZJVG"],"itemData":{"id":605,"type":"webpage","abstract":"Effective and strategic communication is a goal many organizations strive to achieve. With so many communication mediums and spokespersons delivering messages on behalf of companies, it can sometimes be difficult to ensure that every message is ethical and mirrors the company's communication goals.","container-title":"Bizfluent","language":"en","title":"What Are Key Principles of Ethical Communication?","URL":"https://bizfluent.com/info-8406730-key-principles-ethical-communication.html","accessed":{"date-parts":[["2019",12,19]]}}}],"schema":"https://github.com/citation-style-language/schema/raw/master/csl-citation.json"} </w:instrText>
      </w:r>
      <w:r w:rsidRPr="005D7E99" w:rsidR="00BB2EDD">
        <w:rPr>
          <w:rFonts w:ascii="Times New Roman" w:hAnsi="Times New Roman" w:cs="Times New Roman"/>
        </w:rPr>
        <w:fldChar w:fldCharType="separate"/>
      </w:r>
      <w:r w:rsidRPr="005D7E99" w:rsidR="00BB2EDD">
        <w:rPr>
          <w:rFonts w:ascii="Times New Roman" w:hAnsi="Times New Roman" w:cs="Times New Roman"/>
        </w:rPr>
        <w:t>(“What Are Key Principles of Ethical Communication?”)</w:t>
      </w:r>
      <w:r w:rsidRPr="005D7E99" w:rsidR="00BB2EDD">
        <w:rPr>
          <w:rFonts w:ascii="Times New Roman" w:hAnsi="Times New Roman" w:cs="Times New Roman"/>
        </w:rPr>
        <w:fldChar w:fldCharType="end"/>
      </w:r>
      <w:r w:rsidRPr="005D7E99">
        <w:rPr>
          <w:rFonts w:ascii="Times New Roman" w:hAnsi="Times New Roman" w:cs="Times New Roman"/>
        </w:rPr>
        <w:t>. Honest and accurate delivery of fact-based information is essential to ethical communication. Ethical discourse respects freedom of opinion, viewpoint plurality, and criticism acceptance. But although ethical communication ought to be straightforward and honest, audiences must never be insulted or provoked.</w:t>
      </w:r>
      <w:r w:rsidRPr="005D7E99">
        <w:t xml:space="preserve"> </w:t>
      </w:r>
      <w:r w:rsidRPr="005D7E99">
        <w:rPr>
          <w:rFonts w:ascii="Times New Roman" w:hAnsi="Times New Roman" w:cs="Times New Roman"/>
        </w:rPr>
        <w:t>Ethical communication makes it possible to navigate the tools and information that contributed to the formulation of the statement. For instance, you are expected to provide your community with regulatory filings, reports with the Securities and Exchange Commission or investment notes if you exchange information on market performance.</w:t>
      </w:r>
      <w:r w:rsidRPr="005D7E99" w:rsidR="003E7512">
        <w:t xml:space="preserve"> </w:t>
      </w:r>
      <w:r w:rsidRPr="005D7E99" w:rsidR="003E7512">
        <w:rPr>
          <w:rFonts w:ascii="Times New Roman" w:hAnsi="Times New Roman" w:cs="Times New Roman"/>
        </w:rPr>
        <w:t xml:space="preserve">Besides rendering the information available </w:t>
      </w:r>
      <w:r w:rsidRPr="005D7E99" w:rsidR="003E7512">
        <w:rPr>
          <w:rFonts w:ascii="Times New Roman" w:hAnsi="Times New Roman" w:cs="Times New Roman"/>
        </w:rPr>
        <w:t xml:space="preserve">and acknowledging the heterogeneity of perception and experience, ethical communication means addressing fundamental human needs. </w:t>
      </w:r>
      <w:r w:rsidRPr="005D7E99" w:rsidR="00C446A0">
        <w:rPr>
          <w:rFonts w:ascii="Times New Roman" w:hAnsi="Times New Roman" w:cs="Times New Roman"/>
        </w:rPr>
        <w:t>Ethical communication is paramount in prohibiting colloquial expressions that are patronizing or hateful and prohibiting communications that encourage or promote violence</w:t>
      </w:r>
      <w:r w:rsidRPr="005D7E99" w:rsidR="00BB2EDD">
        <w:rPr>
          <w:rFonts w:ascii="Times New Roman" w:hAnsi="Times New Roman" w:cs="Times New Roman"/>
        </w:rPr>
        <w:t xml:space="preserve"> </w:t>
      </w:r>
      <w:r w:rsidRPr="005D7E99" w:rsidR="00BB2EDD">
        <w:rPr>
          <w:rFonts w:ascii="Times New Roman" w:hAnsi="Times New Roman" w:cs="Times New Roman"/>
        </w:rPr>
        <w:fldChar w:fldCharType="begin"/>
      </w:r>
      <w:r w:rsidRPr="005D7E99" w:rsidR="00BB2EDD">
        <w:rPr>
          <w:rFonts w:ascii="Times New Roman" w:hAnsi="Times New Roman" w:cs="Times New Roman"/>
        </w:rPr>
        <w:instrText xml:space="preserve"> ADDIN ZOTERO_ITEM CSL_CITATION {"citationID":"fek3HGSR","properties":{"formattedCitation":"(\\uc0\\u8220{}What Are Key Principles of Ethical Communication?\\uc0\\u8221{})","plainCitation":"(“What Are Key Principles of Ethical Communication?”)","noteIndex":0},"citationItems":[{"id":"taP14JoA/WX1xti2v","uris":["http://zotero.org/users/local/CKNkWnK9/items/9PU5ZJVG"],"uri":["http://zotero.org/users/local/CKNkWnK9/items/9PU5ZJVG"],"itemData":{"id":605,"type":"webpage","abstract":"Effective and strategic communication is a goal many organizations strive to achieve. With so many communication mediums and spokespersons delivering messages on behalf of companies, it can sometimes be difficult to ensure that every message is ethical and mirrors the company's communication goals.","container-title":"Bizfluent","language":"en","title":"What Are Key Principles of Ethical Communication?","URL":"https://bizfluent.com/info-8406730-key-principles-ethical-communication.html","accessed":{"date-parts":[["2019",12,19]]}}}],"schema":"https://github.com/citation-style-language/schema/raw/master/csl-citation.json"} </w:instrText>
      </w:r>
      <w:r w:rsidRPr="005D7E99" w:rsidR="00BB2EDD">
        <w:rPr>
          <w:rFonts w:ascii="Times New Roman" w:hAnsi="Times New Roman" w:cs="Times New Roman"/>
        </w:rPr>
        <w:fldChar w:fldCharType="separate"/>
      </w:r>
      <w:r w:rsidRPr="005D7E99" w:rsidR="00BB2EDD">
        <w:rPr>
          <w:rFonts w:ascii="Times New Roman" w:hAnsi="Times New Roman" w:cs="Times New Roman"/>
        </w:rPr>
        <w:t>(“What Are Key Principles of Ethical Communication?”)</w:t>
      </w:r>
      <w:r w:rsidRPr="005D7E99" w:rsidR="00BB2EDD">
        <w:rPr>
          <w:rFonts w:ascii="Times New Roman" w:hAnsi="Times New Roman" w:cs="Times New Roman"/>
        </w:rPr>
        <w:fldChar w:fldCharType="end"/>
      </w:r>
      <w:r w:rsidRPr="005D7E99" w:rsidR="00C446A0">
        <w:rPr>
          <w:rFonts w:ascii="Times New Roman" w:hAnsi="Times New Roman" w:cs="Times New Roman"/>
        </w:rPr>
        <w:t>.</w:t>
      </w:r>
    </w:p>
    <w:p w:rsidR="00C446A0" w:rsidP="00F67D6A">
      <w:pPr>
        <w:rPr>
          <w:rFonts w:ascii="Times New Roman" w:hAnsi="Times New Roman" w:cs="Times New Roman"/>
        </w:rPr>
      </w:pPr>
      <w:r w:rsidRPr="005D7E99">
        <w:rPr>
          <w:rFonts w:ascii="Times New Roman" w:hAnsi="Times New Roman" w:cs="Times New Roman"/>
        </w:rPr>
        <w:t xml:space="preserve">Workplace </w:t>
      </w:r>
      <w:r w:rsidR="00665CA4">
        <w:rPr>
          <w:rFonts w:ascii="Times New Roman" w:hAnsi="Times New Roman" w:cs="Times New Roman"/>
        </w:rPr>
        <w:t xml:space="preserve">ethical </w:t>
      </w:r>
      <w:r w:rsidRPr="005D7E99">
        <w:rPr>
          <w:rFonts w:ascii="Times New Roman" w:hAnsi="Times New Roman" w:cs="Times New Roman"/>
        </w:rPr>
        <w:t>communication</w:t>
      </w:r>
      <w:r w:rsidR="00665CA4">
        <w:rPr>
          <w:rFonts w:ascii="Times New Roman" w:hAnsi="Times New Roman" w:cs="Times New Roman"/>
        </w:rPr>
        <w:t xml:space="preserve"> exists</w:t>
      </w:r>
      <w:r w:rsidRPr="005D7E99">
        <w:rPr>
          <w:rFonts w:ascii="Times New Roman" w:hAnsi="Times New Roman" w:cs="Times New Roman"/>
        </w:rPr>
        <w:t xml:space="preserve"> at all tiers; employee supervisor, supervisor m</w:t>
      </w:r>
      <w:r w:rsidR="00B050A2">
        <w:rPr>
          <w:rFonts w:ascii="Times New Roman" w:hAnsi="Times New Roman" w:cs="Times New Roman"/>
        </w:rPr>
        <w:t xml:space="preserve">anager and employee executives - </w:t>
      </w:r>
      <w:r w:rsidRPr="005D7E99">
        <w:rPr>
          <w:rFonts w:ascii="Times New Roman" w:hAnsi="Times New Roman" w:cs="Times New Roman"/>
        </w:rPr>
        <w:t>individual</w:t>
      </w:r>
      <w:r w:rsidR="00B050A2">
        <w:rPr>
          <w:rFonts w:ascii="Times New Roman" w:hAnsi="Times New Roman" w:cs="Times New Roman"/>
        </w:rPr>
        <w:t>ly</w:t>
      </w:r>
      <w:r w:rsidRPr="005D7E99">
        <w:rPr>
          <w:rFonts w:ascii="Times New Roman" w:hAnsi="Times New Roman" w:cs="Times New Roman"/>
        </w:rPr>
        <w:t xml:space="preserve"> and in group situations</w:t>
      </w:r>
      <w:r w:rsidRPr="005D7E99" w:rsidR="00BB2EDD">
        <w:rPr>
          <w:rFonts w:ascii="Times New Roman" w:hAnsi="Times New Roman" w:cs="Times New Roman"/>
        </w:rPr>
        <w:t xml:space="preserve"> </w:t>
      </w:r>
      <w:r w:rsidRPr="005D7E99" w:rsidR="00BB2EDD">
        <w:rPr>
          <w:rFonts w:ascii="Times New Roman" w:hAnsi="Times New Roman" w:cs="Times New Roman"/>
        </w:rPr>
        <w:fldChar w:fldCharType="begin"/>
      </w:r>
      <w:r w:rsidRPr="005D7E99" w:rsidR="00BB2EDD">
        <w:rPr>
          <w:rFonts w:ascii="Times New Roman" w:hAnsi="Times New Roman" w:cs="Times New Roman"/>
        </w:rPr>
        <w:instrText xml:space="preserve"> ADDIN ZOTERO_ITEM CSL_CITATION {"citationID":"YvRFyx5x","properties":{"formattedCitation":"({\\i{}Five Standards of Excellence for Ethical Leaders})","plainCitation":"(Five Standards of Excellence for Ethical Leaders)","noteIndex":0},"citationItems":[{"id":210,"uris":["http://zotero.org/users/local/LGdpQbDd/items/Z7P7BYFC"],"uri":["http://zotero.org/users/local/LGdpQbDd/items/Z7P7BYFC"],"itemData":{"id":210,"type":"webpage","abstract":"What does it mean to lead ethically? This excerpt from the AMACOM book &lt;i&gt;The Business Ethics Activity Book&lt;/i&gt; outlines five standards of ethical excellence-communication, quality, collaboration, succession planning and tenure-that will empower...","language":"en","title":"Five Standards of Excellence for Ethical Leaders","URL":"https://www.amanet.org//articles/five-standards-of-excellence-for-ethical-leaders/","accessed":{"date-parts":[["2019",12,19]]}}}],"schema":"https://github.com/citation-style-language/schema/raw/master/csl-citation.json"} </w:instrText>
      </w:r>
      <w:r w:rsidRPr="005D7E99" w:rsidR="00BB2EDD">
        <w:rPr>
          <w:rFonts w:ascii="Times New Roman" w:hAnsi="Times New Roman" w:cs="Times New Roman"/>
        </w:rPr>
        <w:fldChar w:fldCharType="separate"/>
      </w:r>
      <w:r w:rsidRPr="005D7E99" w:rsidR="00BB2EDD">
        <w:rPr>
          <w:rFonts w:ascii="Times New Roman" w:hAnsi="Times New Roman" w:cs="Times New Roman"/>
        </w:rPr>
        <w:t>(</w:t>
      </w:r>
      <w:r w:rsidRPr="005D7E99" w:rsidR="00BB2EDD">
        <w:rPr>
          <w:rFonts w:ascii="Times New Roman" w:hAnsi="Times New Roman" w:cs="Times New Roman"/>
          <w:i/>
          <w:iCs/>
        </w:rPr>
        <w:t>Five Standards of Excellence for Ethical Leaders</w:t>
      </w:r>
      <w:r w:rsidRPr="005D7E99" w:rsidR="00BB2EDD">
        <w:rPr>
          <w:rFonts w:ascii="Times New Roman" w:hAnsi="Times New Roman" w:cs="Times New Roman"/>
        </w:rPr>
        <w:t>)</w:t>
      </w:r>
      <w:r w:rsidRPr="005D7E99" w:rsidR="00BB2EDD">
        <w:rPr>
          <w:rFonts w:ascii="Times New Roman" w:hAnsi="Times New Roman" w:cs="Times New Roman"/>
        </w:rPr>
        <w:fldChar w:fldCharType="end"/>
      </w:r>
      <w:r w:rsidRPr="005D7E99">
        <w:rPr>
          <w:rFonts w:ascii="Times New Roman" w:hAnsi="Times New Roman" w:cs="Times New Roman"/>
        </w:rPr>
        <w:t>. For instance, a supervisor who provides a worker with a performance evaluation must meet ethical standards of communication.</w:t>
      </w:r>
      <w:r w:rsidRPr="005D7E99">
        <w:t xml:space="preserve"> </w:t>
      </w:r>
      <w:r w:rsidRPr="005D7E99">
        <w:rPr>
          <w:rFonts w:ascii="Times New Roman" w:hAnsi="Times New Roman" w:cs="Times New Roman"/>
        </w:rPr>
        <w:t>A manager should bridge the gap when approaching a high-performing employee by celebrating outstanding performance in certain areas alongside providing suggestions for change in others. Alternatively, an analysis of a medium-level worker ought to be honest so that the worker can observe their position shortcomings from the viewpoint of the boss</w:t>
      </w:r>
      <w:r w:rsidRPr="005D7E99" w:rsidR="00BD30AD">
        <w:rPr>
          <w:rFonts w:ascii="Times New Roman" w:hAnsi="Times New Roman" w:cs="Times New Roman"/>
        </w:rPr>
        <w:t xml:space="preserve">. This will encourage employees to concentrate on improving in such aspects. A boss must connect with their workers respectfully and honestly by acknowledging stellar performance and counseling or </w:t>
      </w:r>
      <w:r w:rsidR="00D70245">
        <w:rPr>
          <w:rFonts w:ascii="Times New Roman" w:hAnsi="Times New Roman" w:cs="Times New Roman"/>
        </w:rPr>
        <w:t xml:space="preserve">giving feedback on occasions </w:t>
      </w:r>
      <w:r w:rsidRPr="005D7E99" w:rsidR="00BD30AD">
        <w:rPr>
          <w:rFonts w:ascii="Times New Roman" w:hAnsi="Times New Roman" w:cs="Times New Roman"/>
        </w:rPr>
        <w:t>if the worker needs to get back on board to live up to expectations of the organization</w:t>
      </w:r>
      <w:r w:rsidRPr="005D7E99" w:rsidR="006D7CBF">
        <w:rPr>
          <w:rFonts w:ascii="Times New Roman" w:hAnsi="Times New Roman" w:cs="Times New Roman"/>
        </w:rPr>
        <w:t xml:space="preserve"> </w:t>
      </w:r>
      <w:r w:rsidRPr="005D7E99" w:rsidR="006D7CBF">
        <w:rPr>
          <w:rFonts w:ascii="Times New Roman" w:hAnsi="Times New Roman" w:cs="Times New Roman"/>
        </w:rPr>
        <w:fldChar w:fldCharType="begin"/>
      </w:r>
      <w:r w:rsidRPr="005D7E99" w:rsidR="006D7CBF">
        <w:rPr>
          <w:rFonts w:ascii="Times New Roman" w:hAnsi="Times New Roman" w:cs="Times New Roman"/>
        </w:rPr>
        <w:instrText xml:space="preserve"> ADDIN ZOTERO_ITEM CSL_CITATION {"citationID":"WLwVw6cF","properties":{"formattedCitation":"({\\i{}Five Standards of Excellence for Ethical Leaders})","plainCitation":"(Five Standards of Excellence for Ethical Leaders)","noteIndex":0},"citationItems":[{"id":210,"uris":["http://zotero.org/users/local/LGdpQbDd/items/Z7P7BYFC"],"uri":["http://zotero.org/users/local/LGdpQbDd/items/Z7P7BYFC"],"itemData":{"id":210,"type":"webpage","abstract":"What does it mean to lead ethically? This excerpt from the AMACOM book &lt;i&gt;The Business Ethics Activity Book&lt;/i&gt; outlines five standards of ethical excellence-communication, quality, collaboration, succession planning and tenure-that will empower...","language":"en","title":"Five Standards of Excellence for Ethical Leaders","URL":"https://www.amanet.org//articles/five-standards-of-excellence-for-ethical-leaders/","accessed":{"date-parts":[["2019",12,19]]}}}],"schema":"https://github.com/citation-style-language/schema/raw/master/csl-citation.json"} </w:instrText>
      </w:r>
      <w:r w:rsidRPr="005D7E99" w:rsidR="006D7CBF">
        <w:rPr>
          <w:rFonts w:ascii="Times New Roman" w:hAnsi="Times New Roman" w:cs="Times New Roman"/>
        </w:rPr>
        <w:fldChar w:fldCharType="separate"/>
      </w:r>
      <w:r w:rsidRPr="005D7E99" w:rsidR="006D7CBF">
        <w:rPr>
          <w:rFonts w:ascii="Times New Roman" w:hAnsi="Times New Roman" w:cs="Times New Roman"/>
        </w:rPr>
        <w:t>(</w:t>
      </w:r>
      <w:r w:rsidRPr="005D7E99" w:rsidR="006D7CBF">
        <w:rPr>
          <w:rFonts w:ascii="Times New Roman" w:hAnsi="Times New Roman" w:cs="Times New Roman"/>
          <w:i/>
          <w:iCs/>
        </w:rPr>
        <w:t>Five Standards of Excellence for Ethical Leaders</w:t>
      </w:r>
      <w:r w:rsidRPr="005D7E99" w:rsidR="006D7CBF">
        <w:rPr>
          <w:rFonts w:ascii="Times New Roman" w:hAnsi="Times New Roman" w:cs="Times New Roman"/>
        </w:rPr>
        <w:t>)</w:t>
      </w:r>
      <w:r w:rsidRPr="005D7E99" w:rsidR="006D7CBF">
        <w:rPr>
          <w:rFonts w:ascii="Times New Roman" w:hAnsi="Times New Roman" w:cs="Times New Roman"/>
        </w:rPr>
        <w:fldChar w:fldCharType="end"/>
      </w:r>
      <w:r w:rsidRPr="005D7E99" w:rsidR="00BD30AD">
        <w:rPr>
          <w:rFonts w:ascii="Times New Roman" w:hAnsi="Times New Roman" w:cs="Times New Roman"/>
        </w:rPr>
        <w:t>.</w:t>
      </w:r>
      <w:r w:rsidRPr="00F74C74" w:rsidR="00F74C74">
        <w:t xml:space="preserve"> </w:t>
      </w:r>
      <w:r w:rsidRPr="00F74C74" w:rsidR="00F74C74">
        <w:rPr>
          <w:rFonts w:ascii="Times New Roman" w:hAnsi="Times New Roman" w:cs="Times New Roman"/>
        </w:rPr>
        <w:t>Respect for the vision of the business runs down from the director to the employees. The updates sent to middle management, field leaders and employees</w:t>
      </w:r>
      <w:r w:rsidR="00D70245">
        <w:rPr>
          <w:rFonts w:ascii="Times New Roman" w:hAnsi="Times New Roman" w:cs="Times New Roman"/>
        </w:rPr>
        <w:t>,</w:t>
      </w:r>
      <w:r w:rsidRPr="00F74C74" w:rsidR="00F74C74">
        <w:rPr>
          <w:rFonts w:ascii="Times New Roman" w:hAnsi="Times New Roman" w:cs="Times New Roman"/>
        </w:rPr>
        <w:t xml:space="preserve"> by the top corporate management must be straightforward. In all your conversations, one of the best ways</w:t>
      </w:r>
      <w:r w:rsidR="00D70245">
        <w:rPr>
          <w:rFonts w:ascii="Times New Roman" w:hAnsi="Times New Roman" w:cs="Times New Roman"/>
        </w:rPr>
        <w:t xml:space="preserve"> to achieve your subordinate’s </w:t>
      </w:r>
      <w:r w:rsidRPr="00F74C74" w:rsidR="00F74C74">
        <w:rPr>
          <w:rFonts w:ascii="Times New Roman" w:hAnsi="Times New Roman" w:cs="Times New Roman"/>
        </w:rPr>
        <w:t>trust is to be straightforward and honest towards them.</w:t>
      </w:r>
      <w:r w:rsidR="00F74C74">
        <w:rPr>
          <w:rFonts w:ascii="Times New Roman" w:hAnsi="Times New Roman" w:cs="Times New Roman"/>
        </w:rPr>
        <w:t xml:space="preserve"> </w:t>
      </w:r>
      <w:r w:rsidRPr="00F74C74" w:rsidR="00F74C74">
        <w:rPr>
          <w:rFonts w:ascii="Times New Roman" w:hAnsi="Times New Roman" w:cs="Times New Roman"/>
        </w:rPr>
        <w:t>They win the support of workers and administrators when leading figures are honest</w:t>
      </w:r>
      <w:r w:rsidR="006B016F">
        <w:rPr>
          <w:rFonts w:ascii="Times New Roman" w:hAnsi="Times New Roman" w:cs="Times New Roman"/>
        </w:rPr>
        <w:t xml:space="preserve"> </w:t>
      </w:r>
      <w:r w:rsidR="006B016F">
        <w:rPr>
          <w:rFonts w:ascii="Times New Roman" w:hAnsi="Times New Roman" w:cs="Times New Roman"/>
        </w:rPr>
        <w:fldChar w:fldCharType="begin"/>
      </w:r>
      <w:r w:rsidR="006B016F">
        <w:rPr>
          <w:rFonts w:ascii="Times New Roman" w:hAnsi="Times New Roman" w:cs="Times New Roman"/>
        </w:rPr>
        <w:instrText xml:space="preserve"> ADDIN ZOTERO_ITEM CSL_CITATION {"citationID":"0xc8GHNY","properties":{"formattedCitation":"({\\i{}Five Standards of Excellence for Ethical Leaders})","plainCitation":"(Five Standards of Excellence for Ethical Leaders)","noteIndex":0},"citationItems":[{"id":210,"uris":["http://zotero.org/users/local/LGdpQbDd/items/Z7P7BYFC"],"uri":["http://zotero.org/users/local/LGdpQbDd/items/Z7P7BYFC"],"itemData":{"id":210,"type":"webpage","abstract":"What does it mean to lead ethically? This excerpt from the AMACOM book &lt;i&gt;The Business Ethics Activity Book&lt;/i&gt; outlines five standards of ethical excellence-communication, quality, collaboration, succession planning and tenure-that will empower...","language":"en","title":"Five Standards of Excellence for Ethical Leaders","URL":"https://www.amanet.org//articles/five-standards-of-excellence-for-ethical-leaders/","accessed":{"date-parts":[["2019",12,19]]}}}],"schema":"https://github.com/citation-style-language/schema/raw/master/csl-citation.json"} </w:instrText>
      </w:r>
      <w:r w:rsidR="006B016F">
        <w:rPr>
          <w:rFonts w:ascii="Times New Roman" w:hAnsi="Times New Roman" w:cs="Times New Roman"/>
        </w:rPr>
        <w:fldChar w:fldCharType="separate"/>
      </w:r>
      <w:r w:rsidRPr="006B016F" w:rsidR="006B016F">
        <w:rPr>
          <w:rFonts w:ascii="Times New Roman" w:hAnsi="Times New Roman" w:cs="Times New Roman"/>
        </w:rPr>
        <w:t>(</w:t>
      </w:r>
      <w:r w:rsidRPr="006B016F" w:rsidR="006B016F">
        <w:rPr>
          <w:rFonts w:ascii="Times New Roman" w:hAnsi="Times New Roman" w:cs="Times New Roman"/>
          <w:i/>
          <w:iCs/>
        </w:rPr>
        <w:t>Five Standards of Excellence for Ethical Leaders</w:t>
      </w:r>
      <w:r w:rsidRPr="006B016F" w:rsidR="006B016F">
        <w:rPr>
          <w:rFonts w:ascii="Times New Roman" w:hAnsi="Times New Roman" w:cs="Times New Roman"/>
        </w:rPr>
        <w:t>)</w:t>
      </w:r>
      <w:r w:rsidR="006B016F">
        <w:rPr>
          <w:rFonts w:ascii="Times New Roman" w:hAnsi="Times New Roman" w:cs="Times New Roman"/>
        </w:rPr>
        <w:fldChar w:fldCharType="end"/>
      </w:r>
      <w:r w:rsidRPr="00F74C74" w:rsidR="00F74C74">
        <w:rPr>
          <w:rFonts w:ascii="Times New Roman" w:hAnsi="Times New Roman" w:cs="Times New Roman"/>
        </w:rPr>
        <w:t>.</w:t>
      </w:r>
    </w:p>
    <w:p w:rsidR="0063328A" w:rsidP="00F67D6A">
      <w:pPr>
        <w:rPr>
          <w:rFonts w:ascii="Times New Roman" w:hAnsi="Times New Roman" w:cs="Times New Roman"/>
        </w:rPr>
      </w:pPr>
      <w:r w:rsidRPr="00703043">
        <w:rPr>
          <w:rFonts w:ascii="Times New Roman" w:hAnsi="Times New Roman" w:cs="Times New Roman"/>
        </w:rPr>
        <w:t xml:space="preserve">A globally competitive relational ethics, grounded in dignity and respect for all societies, is by no definition unobjectionable and requires an act of compassion. The argument that almost </w:t>
      </w:r>
      <w:r w:rsidRPr="00703043">
        <w:rPr>
          <w:rFonts w:ascii="Times New Roman" w:hAnsi="Times New Roman" w:cs="Times New Roman"/>
        </w:rPr>
        <w:t>all societies have something relevant to say to all humans is a concept that can not be concisely confirmed.</w:t>
      </w:r>
      <w:r w:rsidRPr="0063328A">
        <w:t xml:space="preserve"> </w:t>
      </w:r>
      <w:r w:rsidR="00132DDB">
        <w:rPr>
          <w:rFonts w:ascii="Times New Roman" w:hAnsi="Times New Roman" w:cs="Times New Roman"/>
        </w:rPr>
        <w:t xml:space="preserve">But it also provides </w:t>
      </w:r>
      <w:r w:rsidRPr="0063328A">
        <w:rPr>
          <w:rFonts w:ascii="Times New Roman" w:hAnsi="Times New Roman" w:cs="Times New Roman"/>
        </w:rPr>
        <w:t>an accessible frontier to move forward in an integrated style</w:t>
      </w:r>
      <w:r w:rsidR="00132DDB">
        <w:rPr>
          <w:rFonts w:ascii="Times New Roman" w:hAnsi="Times New Roman" w:cs="Times New Roman"/>
        </w:rPr>
        <w:t>,</w:t>
      </w:r>
      <w:r w:rsidRPr="0063328A">
        <w:rPr>
          <w:rFonts w:ascii="Times New Roman" w:hAnsi="Times New Roman" w:cs="Times New Roman"/>
        </w:rPr>
        <w:t xml:space="preserve"> comparatively and transitionally. Communication ethics seems to have its origins quite profoundly in language, tradition, and discourse, among the different kinds of practical and theoretical morals. From that context, a diverse model is desired</w:t>
      </w:r>
      <w:r w:rsidR="00BB6BCB">
        <w:rPr>
          <w:rFonts w:ascii="Times New Roman" w:hAnsi="Times New Roman" w:cs="Times New Roman"/>
        </w:rPr>
        <w:t xml:space="preserve"> </w:t>
      </w:r>
      <w:r w:rsidRPr="0063328A" w:rsidR="00BB6BCB">
        <w:rPr>
          <w:rFonts w:ascii="Times New Roman" w:hAnsi="Times New Roman" w:cs="Times New Roman"/>
        </w:rPr>
        <w:t>for its legitimacy</w:t>
      </w:r>
      <w:r w:rsidR="00BB6BC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r5SuHbtp","properties":{"formattedCitation":"({\\i{}Communication Ethics | Encyclopedia.Com})","plainCitation":"(Communication Ethics | Encyclopedia.Com)","noteIndex":0},"citationItems":[{"id":212,"uris":["http://zotero.org/users/local/LGdpQbDd/items/P98HSD7U"],"uri":["http://zotero.org/users/local/LGdpQbDd/items/P98HSD7U"],"itemData":{"id":212,"type":"webpage","title":"Communication Ethics | Encyclopedia.com","URL":"https://www.encyclopedia.com/science/encyclopedias-almanacs-transcripts-and-maps/communication-ethics","accessed":{"date-parts":[["2019",12,19]]}}}],"schema":"https://github.com/citation-style-language/schema/raw/master/csl-citation.json"} </w:instrText>
      </w:r>
      <w:r>
        <w:rPr>
          <w:rFonts w:ascii="Times New Roman" w:hAnsi="Times New Roman" w:cs="Times New Roman"/>
        </w:rPr>
        <w:fldChar w:fldCharType="separate"/>
      </w:r>
      <w:r w:rsidRPr="0063328A">
        <w:rPr>
          <w:rFonts w:ascii="Times New Roman" w:hAnsi="Times New Roman" w:cs="Times New Roman"/>
        </w:rPr>
        <w:t>(</w:t>
      </w:r>
      <w:r w:rsidRPr="0063328A">
        <w:rPr>
          <w:rFonts w:ascii="Times New Roman" w:hAnsi="Times New Roman" w:cs="Times New Roman"/>
          <w:i/>
          <w:iCs/>
        </w:rPr>
        <w:t>Communication Ethics | Encyclopedia.Com</w:t>
      </w:r>
      <w:r w:rsidRPr="0063328A">
        <w:rPr>
          <w:rFonts w:ascii="Times New Roman" w:hAnsi="Times New Roman" w:cs="Times New Roman"/>
        </w:rPr>
        <w:t>)</w:t>
      </w:r>
      <w:r>
        <w:rPr>
          <w:rFonts w:ascii="Times New Roman" w:hAnsi="Times New Roman" w:cs="Times New Roman"/>
        </w:rPr>
        <w:fldChar w:fldCharType="end"/>
      </w:r>
      <w:bookmarkStart w:id="0" w:name="_GoBack"/>
      <w:bookmarkEnd w:id="0"/>
    </w:p>
    <w:p w:rsidR="0063328A">
      <w:pPr>
        <w:suppressAutoHyphens w:val="0"/>
        <w:rPr>
          <w:rFonts w:ascii="Times New Roman" w:hAnsi="Times New Roman" w:cs="Times New Roman"/>
        </w:rPr>
      </w:pPr>
      <w:r>
        <w:rPr>
          <w:rFonts w:ascii="Times New Roman" w:hAnsi="Times New Roman" w:cs="Times New Roman"/>
        </w:rPr>
        <w:br w:type="page"/>
      </w:r>
    </w:p>
    <w:p w:rsidR="006A42D9" w:rsidP="00F67D6A">
      <w:pPr>
        <w:rPr>
          <w:rFonts w:ascii="Times New Roman" w:hAnsi="Times New Roman" w:cs="Times New Roman"/>
          <w:b/>
        </w:rPr>
      </w:pPr>
      <w:r w:rsidRPr="0063328A">
        <w:rPr>
          <w:rFonts w:ascii="Times New Roman" w:hAnsi="Times New Roman" w:cs="Times New Roman"/>
          <w:b/>
        </w:rPr>
        <w:t>Works Cited</w:t>
      </w:r>
    </w:p>
    <w:p w:rsidR="0063328A" w:rsidRPr="0063328A" w:rsidP="0063328A">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63328A">
        <w:rPr>
          <w:rFonts w:ascii="Times New Roman" w:hAnsi="Times New Roman" w:cs="Times New Roman"/>
          <w:i/>
          <w:iCs/>
        </w:rPr>
        <w:t>CommEthics.Org</w:t>
      </w:r>
      <w:r w:rsidRPr="0063328A">
        <w:rPr>
          <w:rFonts w:ascii="Times New Roman" w:hAnsi="Times New Roman" w:cs="Times New Roman"/>
        </w:rPr>
        <w:t>. 3 Dec. 2014, http://web.archive.org/web/20141203152333/http://commethics.org/news/.</w:t>
      </w:r>
    </w:p>
    <w:p w:rsidR="0063328A" w:rsidRPr="0063328A" w:rsidP="0063328A">
      <w:pPr>
        <w:pStyle w:val="Bibliography"/>
        <w:rPr>
          <w:rFonts w:ascii="Times New Roman" w:hAnsi="Times New Roman" w:cs="Times New Roman"/>
        </w:rPr>
      </w:pPr>
      <w:r w:rsidRPr="0063328A">
        <w:rPr>
          <w:rFonts w:ascii="Times New Roman" w:hAnsi="Times New Roman" w:cs="Times New Roman"/>
          <w:i/>
          <w:iCs/>
        </w:rPr>
        <w:t>Communication Ethics</w:t>
      </w:r>
      <w:r w:rsidRPr="0063328A">
        <w:rPr>
          <w:rFonts w:ascii="Times New Roman" w:hAnsi="Times New Roman" w:cs="Times New Roman"/>
        </w:rPr>
        <w:t>. https://2012books.lardbucket.org/books/an-introduction-to-organizational-communication/s04-03-communication-ethics.html. Accessed 19 Dec. 2019.</w:t>
      </w:r>
    </w:p>
    <w:p w:rsidR="0063328A" w:rsidRPr="0063328A" w:rsidP="0063328A">
      <w:pPr>
        <w:pStyle w:val="Bibliography"/>
        <w:rPr>
          <w:rFonts w:ascii="Times New Roman" w:hAnsi="Times New Roman" w:cs="Times New Roman"/>
        </w:rPr>
      </w:pPr>
      <w:r w:rsidRPr="0063328A">
        <w:rPr>
          <w:rFonts w:ascii="Times New Roman" w:hAnsi="Times New Roman" w:cs="Times New Roman"/>
          <w:i/>
          <w:iCs/>
        </w:rPr>
        <w:t>Communication Ethics | Encyclopedia.Com</w:t>
      </w:r>
      <w:r w:rsidRPr="0063328A">
        <w:rPr>
          <w:rFonts w:ascii="Times New Roman" w:hAnsi="Times New Roman" w:cs="Times New Roman"/>
        </w:rPr>
        <w:t>. https://www.encyclopedia.com/science/encyclopedias-almanacs-transcripts-and-maps/communication-ethics. Accessed 19 Dec. 2019.</w:t>
      </w:r>
    </w:p>
    <w:p w:rsidR="0063328A" w:rsidRPr="0063328A" w:rsidP="0063328A">
      <w:pPr>
        <w:pStyle w:val="Bibliography"/>
        <w:rPr>
          <w:rFonts w:ascii="Times New Roman" w:hAnsi="Times New Roman" w:cs="Times New Roman"/>
        </w:rPr>
      </w:pPr>
      <w:r w:rsidRPr="0063328A">
        <w:rPr>
          <w:rFonts w:ascii="Times New Roman" w:hAnsi="Times New Roman" w:cs="Times New Roman"/>
          <w:i/>
          <w:iCs/>
        </w:rPr>
        <w:t>Five Standards of Excellence for Ethical Leaders</w:t>
      </w:r>
      <w:r w:rsidRPr="0063328A">
        <w:rPr>
          <w:rFonts w:ascii="Times New Roman" w:hAnsi="Times New Roman" w:cs="Times New Roman"/>
        </w:rPr>
        <w:t>. https://www.amanet.org//articles/five-standards-of-excellence-for-ethical-leaders/. Accessed 19 Dec. 2019.</w:t>
      </w:r>
    </w:p>
    <w:p w:rsidR="0063328A" w:rsidRPr="0063328A" w:rsidP="0063328A">
      <w:pPr>
        <w:pStyle w:val="Bibliography"/>
        <w:rPr>
          <w:rFonts w:ascii="Times New Roman" w:hAnsi="Times New Roman" w:cs="Times New Roman"/>
        </w:rPr>
      </w:pPr>
      <w:r w:rsidRPr="0063328A">
        <w:rPr>
          <w:rFonts w:ascii="Times New Roman" w:hAnsi="Times New Roman" w:cs="Times New Roman"/>
        </w:rPr>
        <w:t xml:space="preserve">“What Are Key Principles of Ethical Communication?” </w:t>
      </w:r>
      <w:r w:rsidRPr="0063328A">
        <w:rPr>
          <w:rFonts w:ascii="Times New Roman" w:hAnsi="Times New Roman" w:cs="Times New Roman"/>
          <w:i/>
          <w:iCs/>
        </w:rPr>
        <w:t>Bizfluent</w:t>
      </w:r>
      <w:r w:rsidRPr="0063328A">
        <w:rPr>
          <w:rFonts w:ascii="Times New Roman" w:hAnsi="Times New Roman" w:cs="Times New Roman"/>
        </w:rPr>
        <w:t>, https://bizfluent.com/info-8406730-key-principles-ethical-communication.html. Accessed 19 Dec. 2019.</w:t>
      </w:r>
    </w:p>
    <w:p w:rsidR="0063328A" w:rsidRPr="0063328A" w:rsidP="00F67D6A">
      <w:pPr>
        <w:rPr>
          <w:rFonts w:ascii="Times New Roman" w:hAnsi="Times New Roman" w:cs="Times New Roman"/>
          <w:b/>
        </w:rPr>
      </w:pPr>
      <w:r>
        <w:rPr>
          <w:rFonts w:ascii="Times New Roman" w:hAnsi="Times New Roman" w:cs="Times New Roman"/>
          <w:b/>
        </w:rPr>
        <w:fldChar w:fldCharType="end"/>
      </w:r>
    </w:p>
    <w:p w:rsidR="00AC21DD" w:rsidRPr="0071289C" w:rsidP="003567EF">
      <w:pPr>
        <w:ind w:firstLine="0"/>
        <w:rPr>
          <w:rFonts w:cstheme="minorHAnsi"/>
          <w:shd w:val="clear" w:color="auto" w:fill="FFFFFF"/>
        </w:rPr>
      </w:pPr>
      <w:r>
        <w:rPr>
          <w:rFonts w:ascii="Times New Roman" w:hAnsi="Times New Roman" w:cs="Times New Roman"/>
          <w:b/>
        </w:rPr>
        <w:tab/>
      </w:r>
      <w:r w:rsidR="00F77680">
        <w:rPr>
          <w:rFonts w:ascii="Times New Roman" w:hAnsi="Times New Roman" w:cs="Times New Roman"/>
        </w:rPr>
        <w:t xml:space="preserve"> </w:t>
      </w:r>
    </w:p>
    <w:p w:rsidR="00EE2A8D" w:rsidRPr="003862DC" w:rsidP="00566B42">
      <w:pPr>
        <w:rPr>
          <w:rFonts w:cstheme="minorHAnsi"/>
          <w:shd w:val="clear" w:color="auto" w:fill="FFFFFF"/>
        </w:rPr>
      </w:pPr>
    </w:p>
    <w:sectPr>
      <w:headerReference w:type="default" r:id="rId6"/>
      <w:headerReference w:type="first" r:id="rId7"/>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614DD">
    <w:pPr>
      <w:pStyle w:val="Header"/>
    </w:pPr>
    <w:sdt>
      <w:sdtPr>
        <w:alias w:val="Last Name:"/>
        <w:tag w:val="Last Name:"/>
        <w:id w:val="343136273"/>
        <w:showingPlcHdr/>
        <w:richText/>
        <w:temporary/>
        <w15:appearance w15:val="hidden"/>
      </w:sdt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BB6BCB">
      <w:rPr>
        <w:noProof/>
      </w:rPr>
      <w:t>5</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614DD">
    <w:pPr>
      <w:pStyle w:val="Header"/>
    </w:pPr>
    <w:sdt>
      <w:sdtPr>
        <w:alias w:val="Last Name:"/>
        <w:tag w:val="Last Name:"/>
        <w:id w:val="81423100"/>
        <w:placeholder>
          <w:docPart w:val="AD311FAA0BC848B08312ACFCCCA0B68E"/>
        </w:placeholder>
        <w:showingPlcHdr/>
        <w:richText/>
        <w:temporary/>
        <w15:appearance w15:val="hidden"/>
      </w:sdt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6A1684">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0749217C"/>
    <w:multiLevelType w:val="hybridMultilevel"/>
    <w:tmpl w:val="8C24AB9A"/>
    <w:lvl w:ilvl="0">
      <w:start w:val="1"/>
      <w:numFmt w:val="bullet"/>
      <w:lvlText w:val="o"/>
      <w:lvlJc w:val="left"/>
      <w:pPr>
        <w:ind w:left="720" w:hanging="360"/>
      </w:pPr>
      <w:rPr>
        <w:rFonts w:ascii="Courier New" w:hAnsi="Courier New" w:cs="Courier New"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0EBF62C2"/>
    <w:multiLevelType w:val="hybridMultilevel"/>
    <w:tmpl w:val="F42AB8AA"/>
    <w:lvl w:ilvl="0">
      <w:start w:val="1"/>
      <w:numFmt w:val="bullet"/>
      <w:lvlText w:val="o"/>
      <w:lvlJc w:val="left"/>
      <w:pPr>
        <w:ind w:left="360" w:hanging="360"/>
      </w:pPr>
      <w:rPr>
        <w:rFonts w:ascii="Courier New" w:hAnsi="Courier New" w:cs="Courier New"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13">
    <w:nsid w:val="137B7A93"/>
    <w:multiLevelType w:val="multilevel"/>
    <w:tmpl w:val="3A4CB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14E95BD8"/>
    <w:multiLevelType w:val="hybridMultilevel"/>
    <w:tmpl w:val="6BC4D21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5">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229E3C4C"/>
    <w:multiLevelType w:val="hybridMultilevel"/>
    <w:tmpl w:val="6256DC96"/>
    <w:lvl w:ilvl="0">
      <w:start w:val="1"/>
      <w:numFmt w:val="lowerLetter"/>
      <w:pStyle w:val="TableNote"/>
      <w:suff w:val="space"/>
      <w:lvlText w:val="%1."/>
      <w:lvlJc w:val="left"/>
      <w:pPr>
        <w:ind w:left="0" w:firstLine="72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7">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3EC71A9B"/>
    <w:multiLevelType w:val="hybridMultilevel"/>
    <w:tmpl w:val="44668F9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4FF77175"/>
    <w:multiLevelType w:val="hybridMultilevel"/>
    <w:tmpl w:val="B1F482D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2">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5B1B5787"/>
    <w:multiLevelType w:val="multilevel"/>
    <w:tmpl w:val="4572ABF8"/>
    <w:numStyleLink w:val="MLAOutline"/>
  </w:abstractNum>
  <w:abstractNum w:abstractNumId="25">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23"/>
  </w:num>
  <w:num w:numId="13">
    <w:abstractNumId w:val="24"/>
  </w:num>
  <w:num w:numId="14">
    <w:abstractNumId w:val="18"/>
  </w:num>
  <w:num w:numId="15">
    <w:abstractNumId w:val="26"/>
  </w:num>
  <w:num w:numId="16">
    <w:abstractNumId w:val="22"/>
  </w:num>
  <w:num w:numId="17">
    <w:abstractNumId w:val="15"/>
  </w:num>
  <w:num w:numId="18">
    <w:abstractNumId w:val="10"/>
  </w:num>
  <w:num w:numId="19">
    <w:abstractNumId w:val="20"/>
  </w:num>
  <w:num w:numId="20">
    <w:abstractNumId w:val="27"/>
  </w:num>
  <w:num w:numId="21">
    <w:abstractNumId w:val="17"/>
  </w:num>
  <w:num w:numId="22">
    <w:abstractNumId w:val="25"/>
  </w:num>
  <w:num w:numId="23">
    <w:abstractNumId w:val="13"/>
  </w:num>
  <w:num w:numId="24">
    <w:abstractNumId w:val="21"/>
  </w:num>
  <w:num w:numId="25">
    <w:abstractNumId w:val="19"/>
  </w:num>
  <w:num w:numId="26">
    <w:abstractNumId w:val="12"/>
  </w:num>
  <w:num w:numId="27">
    <w:abstractNumId w:val="11"/>
  </w:num>
  <w:num w:numId="2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2E61"/>
    <w:rsid w:val="000103E5"/>
    <w:rsid w:val="000111BA"/>
    <w:rsid w:val="00014CED"/>
    <w:rsid w:val="000166A4"/>
    <w:rsid w:val="0001679A"/>
    <w:rsid w:val="00022A27"/>
    <w:rsid w:val="00026E27"/>
    <w:rsid w:val="000312FF"/>
    <w:rsid w:val="0003132D"/>
    <w:rsid w:val="0003463E"/>
    <w:rsid w:val="00034C2E"/>
    <w:rsid w:val="00040CBB"/>
    <w:rsid w:val="000454BA"/>
    <w:rsid w:val="000473C9"/>
    <w:rsid w:val="00050481"/>
    <w:rsid w:val="00053306"/>
    <w:rsid w:val="00053BC3"/>
    <w:rsid w:val="00054B1C"/>
    <w:rsid w:val="00057213"/>
    <w:rsid w:val="00061258"/>
    <w:rsid w:val="0006435E"/>
    <w:rsid w:val="00067B65"/>
    <w:rsid w:val="00067FB3"/>
    <w:rsid w:val="000739DF"/>
    <w:rsid w:val="00074D1A"/>
    <w:rsid w:val="00074F90"/>
    <w:rsid w:val="00083895"/>
    <w:rsid w:val="000844EF"/>
    <w:rsid w:val="00084545"/>
    <w:rsid w:val="0008705B"/>
    <w:rsid w:val="00087E4A"/>
    <w:rsid w:val="000908FA"/>
    <w:rsid w:val="00091242"/>
    <w:rsid w:val="0009146A"/>
    <w:rsid w:val="000A4AAE"/>
    <w:rsid w:val="000A6DA3"/>
    <w:rsid w:val="000B1F16"/>
    <w:rsid w:val="000B2C1B"/>
    <w:rsid w:val="000B2CBB"/>
    <w:rsid w:val="000B4B46"/>
    <w:rsid w:val="000B5AD5"/>
    <w:rsid w:val="000B78C8"/>
    <w:rsid w:val="000C07DE"/>
    <w:rsid w:val="000D29FE"/>
    <w:rsid w:val="000D3850"/>
    <w:rsid w:val="000D4246"/>
    <w:rsid w:val="000E095A"/>
    <w:rsid w:val="000E215D"/>
    <w:rsid w:val="000E3894"/>
    <w:rsid w:val="000E5574"/>
    <w:rsid w:val="000E640B"/>
    <w:rsid w:val="000F5747"/>
    <w:rsid w:val="000F58C5"/>
    <w:rsid w:val="000F682E"/>
    <w:rsid w:val="00102551"/>
    <w:rsid w:val="0010387B"/>
    <w:rsid w:val="0010580D"/>
    <w:rsid w:val="001064A0"/>
    <w:rsid w:val="001079D6"/>
    <w:rsid w:val="00111B23"/>
    <w:rsid w:val="00112647"/>
    <w:rsid w:val="00115069"/>
    <w:rsid w:val="00115927"/>
    <w:rsid w:val="00115F20"/>
    <w:rsid w:val="001171F4"/>
    <w:rsid w:val="001218DB"/>
    <w:rsid w:val="001222F2"/>
    <w:rsid w:val="00132DDB"/>
    <w:rsid w:val="00133693"/>
    <w:rsid w:val="00135D06"/>
    <w:rsid w:val="00140345"/>
    <w:rsid w:val="001463B2"/>
    <w:rsid w:val="00153A4D"/>
    <w:rsid w:val="00154C7F"/>
    <w:rsid w:val="00154D30"/>
    <w:rsid w:val="001556C2"/>
    <w:rsid w:val="00156534"/>
    <w:rsid w:val="00157605"/>
    <w:rsid w:val="001620B7"/>
    <w:rsid w:val="00163450"/>
    <w:rsid w:val="00164E9A"/>
    <w:rsid w:val="001661DF"/>
    <w:rsid w:val="001760A2"/>
    <w:rsid w:val="00185BA8"/>
    <w:rsid w:val="00186783"/>
    <w:rsid w:val="001977C7"/>
    <w:rsid w:val="001A18CB"/>
    <w:rsid w:val="001A1BBD"/>
    <w:rsid w:val="001A3F8F"/>
    <w:rsid w:val="001A5410"/>
    <w:rsid w:val="001A570F"/>
    <w:rsid w:val="001B0B12"/>
    <w:rsid w:val="001B288C"/>
    <w:rsid w:val="001B3517"/>
    <w:rsid w:val="001B4592"/>
    <w:rsid w:val="001B6E08"/>
    <w:rsid w:val="001B7719"/>
    <w:rsid w:val="001C0092"/>
    <w:rsid w:val="001C0541"/>
    <w:rsid w:val="001C15C1"/>
    <w:rsid w:val="001C5482"/>
    <w:rsid w:val="001D48F2"/>
    <w:rsid w:val="001E0F36"/>
    <w:rsid w:val="001E111E"/>
    <w:rsid w:val="001E3DB8"/>
    <w:rsid w:val="001E7E84"/>
    <w:rsid w:val="001E7E86"/>
    <w:rsid w:val="001F3492"/>
    <w:rsid w:val="001F62C0"/>
    <w:rsid w:val="001F64A6"/>
    <w:rsid w:val="00200185"/>
    <w:rsid w:val="002019D0"/>
    <w:rsid w:val="00204B72"/>
    <w:rsid w:val="00205A8E"/>
    <w:rsid w:val="00205A92"/>
    <w:rsid w:val="00214492"/>
    <w:rsid w:val="0021607A"/>
    <w:rsid w:val="002176D2"/>
    <w:rsid w:val="00217CED"/>
    <w:rsid w:val="002235E7"/>
    <w:rsid w:val="00224596"/>
    <w:rsid w:val="00232412"/>
    <w:rsid w:val="00232AA0"/>
    <w:rsid w:val="00245170"/>
    <w:rsid w:val="00245E02"/>
    <w:rsid w:val="002460EE"/>
    <w:rsid w:val="00251C7A"/>
    <w:rsid w:val="00260E94"/>
    <w:rsid w:val="0026487F"/>
    <w:rsid w:val="00265B76"/>
    <w:rsid w:val="00270262"/>
    <w:rsid w:val="00271DAA"/>
    <w:rsid w:val="002768D2"/>
    <w:rsid w:val="002771E5"/>
    <w:rsid w:val="002810B7"/>
    <w:rsid w:val="00283FC2"/>
    <w:rsid w:val="0029346B"/>
    <w:rsid w:val="00295088"/>
    <w:rsid w:val="00296173"/>
    <w:rsid w:val="0029794C"/>
    <w:rsid w:val="002B03AF"/>
    <w:rsid w:val="002B33E3"/>
    <w:rsid w:val="002B6D9A"/>
    <w:rsid w:val="002C129E"/>
    <w:rsid w:val="002C28AB"/>
    <w:rsid w:val="002C2B0B"/>
    <w:rsid w:val="002C65D9"/>
    <w:rsid w:val="002D1895"/>
    <w:rsid w:val="002D294F"/>
    <w:rsid w:val="002D32D5"/>
    <w:rsid w:val="002E71EA"/>
    <w:rsid w:val="002E7426"/>
    <w:rsid w:val="002E7FCE"/>
    <w:rsid w:val="002F0394"/>
    <w:rsid w:val="002F562C"/>
    <w:rsid w:val="002F63D3"/>
    <w:rsid w:val="002F6EC8"/>
    <w:rsid w:val="00301AA9"/>
    <w:rsid w:val="003029ED"/>
    <w:rsid w:val="003138E0"/>
    <w:rsid w:val="003236EF"/>
    <w:rsid w:val="00324998"/>
    <w:rsid w:val="00325E93"/>
    <w:rsid w:val="0033578E"/>
    <w:rsid w:val="00343329"/>
    <w:rsid w:val="0034527F"/>
    <w:rsid w:val="0035153A"/>
    <w:rsid w:val="00353B66"/>
    <w:rsid w:val="00353F6A"/>
    <w:rsid w:val="00354F34"/>
    <w:rsid w:val="003567EF"/>
    <w:rsid w:val="00356B98"/>
    <w:rsid w:val="003644F4"/>
    <w:rsid w:val="00364805"/>
    <w:rsid w:val="00365269"/>
    <w:rsid w:val="00365FE3"/>
    <w:rsid w:val="00370C86"/>
    <w:rsid w:val="0037605F"/>
    <w:rsid w:val="00384895"/>
    <w:rsid w:val="003862DC"/>
    <w:rsid w:val="00387725"/>
    <w:rsid w:val="003A03CF"/>
    <w:rsid w:val="003A130E"/>
    <w:rsid w:val="003A4A2F"/>
    <w:rsid w:val="003A5E6D"/>
    <w:rsid w:val="003A6A13"/>
    <w:rsid w:val="003A706B"/>
    <w:rsid w:val="003A7D39"/>
    <w:rsid w:val="003B01A3"/>
    <w:rsid w:val="003B0243"/>
    <w:rsid w:val="003B0836"/>
    <w:rsid w:val="003B1F70"/>
    <w:rsid w:val="003B49B2"/>
    <w:rsid w:val="003B63E2"/>
    <w:rsid w:val="003C0EB6"/>
    <w:rsid w:val="003C0F39"/>
    <w:rsid w:val="003D15A7"/>
    <w:rsid w:val="003D1C61"/>
    <w:rsid w:val="003D32F9"/>
    <w:rsid w:val="003D4BC1"/>
    <w:rsid w:val="003E03C0"/>
    <w:rsid w:val="003E0A62"/>
    <w:rsid w:val="003E0B65"/>
    <w:rsid w:val="003E10E8"/>
    <w:rsid w:val="003E19F7"/>
    <w:rsid w:val="003E3167"/>
    <w:rsid w:val="003E7512"/>
    <w:rsid w:val="003F3320"/>
    <w:rsid w:val="003F38B3"/>
    <w:rsid w:val="003F4F4C"/>
    <w:rsid w:val="00400FC6"/>
    <w:rsid w:val="00401092"/>
    <w:rsid w:val="0040452A"/>
    <w:rsid w:val="00405F62"/>
    <w:rsid w:val="004127D8"/>
    <w:rsid w:val="004135DB"/>
    <w:rsid w:val="00415023"/>
    <w:rsid w:val="00422615"/>
    <w:rsid w:val="004229A5"/>
    <w:rsid w:val="004316C0"/>
    <w:rsid w:val="00432CE3"/>
    <w:rsid w:val="004351AC"/>
    <w:rsid w:val="00437A3A"/>
    <w:rsid w:val="00440049"/>
    <w:rsid w:val="00442FD0"/>
    <w:rsid w:val="00442FE7"/>
    <w:rsid w:val="00444488"/>
    <w:rsid w:val="004453BF"/>
    <w:rsid w:val="00451445"/>
    <w:rsid w:val="0045251F"/>
    <w:rsid w:val="00452EBA"/>
    <w:rsid w:val="00453240"/>
    <w:rsid w:val="0045371B"/>
    <w:rsid w:val="00453FF7"/>
    <w:rsid w:val="00456604"/>
    <w:rsid w:val="0046369D"/>
    <w:rsid w:val="00466DBF"/>
    <w:rsid w:val="00467AFF"/>
    <w:rsid w:val="00472F90"/>
    <w:rsid w:val="004732D3"/>
    <w:rsid w:val="004751E7"/>
    <w:rsid w:val="00480DE1"/>
    <w:rsid w:val="00483137"/>
    <w:rsid w:val="00483CCF"/>
    <w:rsid w:val="00485CD7"/>
    <w:rsid w:val="00490BD1"/>
    <w:rsid w:val="00491B55"/>
    <w:rsid w:val="00493B65"/>
    <w:rsid w:val="00495990"/>
    <w:rsid w:val="004A2274"/>
    <w:rsid w:val="004A2675"/>
    <w:rsid w:val="004A72F7"/>
    <w:rsid w:val="004B1535"/>
    <w:rsid w:val="004B1DCE"/>
    <w:rsid w:val="004B2163"/>
    <w:rsid w:val="004C35C1"/>
    <w:rsid w:val="004C71DD"/>
    <w:rsid w:val="004D14DE"/>
    <w:rsid w:val="004D69FB"/>
    <w:rsid w:val="004E2423"/>
    <w:rsid w:val="004E6F79"/>
    <w:rsid w:val="004F10B5"/>
    <w:rsid w:val="004F1D22"/>
    <w:rsid w:val="004F66E8"/>
    <w:rsid w:val="004F7139"/>
    <w:rsid w:val="0050080A"/>
    <w:rsid w:val="00503259"/>
    <w:rsid w:val="00506CA9"/>
    <w:rsid w:val="005075C8"/>
    <w:rsid w:val="00514559"/>
    <w:rsid w:val="005200FD"/>
    <w:rsid w:val="00520FE3"/>
    <w:rsid w:val="0052146D"/>
    <w:rsid w:val="00540E4B"/>
    <w:rsid w:val="005421B8"/>
    <w:rsid w:val="00542923"/>
    <w:rsid w:val="00546221"/>
    <w:rsid w:val="005525EB"/>
    <w:rsid w:val="00554547"/>
    <w:rsid w:val="00555DCC"/>
    <w:rsid w:val="00556032"/>
    <w:rsid w:val="00557E9E"/>
    <w:rsid w:val="00560391"/>
    <w:rsid w:val="005608A5"/>
    <w:rsid w:val="00561152"/>
    <w:rsid w:val="00564F54"/>
    <w:rsid w:val="00565D4C"/>
    <w:rsid w:val="00565F48"/>
    <w:rsid w:val="00566B42"/>
    <w:rsid w:val="0057093C"/>
    <w:rsid w:val="005735C0"/>
    <w:rsid w:val="005739D4"/>
    <w:rsid w:val="005819E3"/>
    <w:rsid w:val="005839FA"/>
    <w:rsid w:val="005840F1"/>
    <w:rsid w:val="0058596F"/>
    <w:rsid w:val="00590819"/>
    <w:rsid w:val="00590D71"/>
    <w:rsid w:val="005A2F07"/>
    <w:rsid w:val="005A7605"/>
    <w:rsid w:val="005B0F04"/>
    <w:rsid w:val="005B0F0A"/>
    <w:rsid w:val="005B4942"/>
    <w:rsid w:val="005C155B"/>
    <w:rsid w:val="005C340F"/>
    <w:rsid w:val="005C4AD8"/>
    <w:rsid w:val="005C5DC3"/>
    <w:rsid w:val="005C71ED"/>
    <w:rsid w:val="005D0B47"/>
    <w:rsid w:val="005D7E99"/>
    <w:rsid w:val="005E6EF2"/>
    <w:rsid w:val="005F29BF"/>
    <w:rsid w:val="005F31D2"/>
    <w:rsid w:val="005F6D26"/>
    <w:rsid w:val="006008E4"/>
    <w:rsid w:val="00601C10"/>
    <w:rsid w:val="00602E3E"/>
    <w:rsid w:val="006044CD"/>
    <w:rsid w:val="00606267"/>
    <w:rsid w:val="00612062"/>
    <w:rsid w:val="0061251C"/>
    <w:rsid w:val="006137C3"/>
    <w:rsid w:val="006146F3"/>
    <w:rsid w:val="00620657"/>
    <w:rsid w:val="006258A6"/>
    <w:rsid w:val="00625A42"/>
    <w:rsid w:val="006261C0"/>
    <w:rsid w:val="00626E7A"/>
    <w:rsid w:val="0062745F"/>
    <w:rsid w:val="00627BD1"/>
    <w:rsid w:val="00631FAC"/>
    <w:rsid w:val="0063328A"/>
    <w:rsid w:val="00633876"/>
    <w:rsid w:val="00637E3B"/>
    <w:rsid w:val="00640D6C"/>
    <w:rsid w:val="0064263A"/>
    <w:rsid w:val="0065208C"/>
    <w:rsid w:val="00657AC9"/>
    <w:rsid w:val="00665CA4"/>
    <w:rsid w:val="00667852"/>
    <w:rsid w:val="00680ED1"/>
    <w:rsid w:val="00681622"/>
    <w:rsid w:val="00682572"/>
    <w:rsid w:val="006843FE"/>
    <w:rsid w:val="006844C0"/>
    <w:rsid w:val="00685FB6"/>
    <w:rsid w:val="00690B00"/>
    <w:rsid w:val="00691A16"/>
    <w:rsid w:val="00691EC1"/>
    <w:rsid w:val="006A1684"/>
    <w:rsid w:val="006A3E98"/>
    <w:rsid w:val="006A42D9"/>
    <w:rsid w:val="006A55DF"/>
    <w:rsid w:val="006B0000"/>
    <w:rsid w:val="006B016F"/>
    <w:rsid w:val="006B6BEC"/>
    <w:rsid w:val="006C5070"/>
    <w:rsid w:val="006C5205"/>
    <w:rsid w:val="006C64E6"/>
    <w:rsid w:val="006D17DB"/>
    <w:rsid w:val="006D4B15"/>
    <w:rsid w:val="006D7CBF"/>
    <w:rsid w:val="006F5808"/>
    <w:rsid w:val="007029EA"/>
    <w:rsid w:val="00703043"/>
    <w:rsid w:val="00707773"/>
    <w:rsid w:val="0071289C"/>
    <w:rsid w:val="00715208"/>
    <w:rsid w:val="00715D0A"/>
    <w:rsid w:val="00716CFF"/>
    <w:rsid w:val="007175FA"/>
    <w:rsid w:val="0071770D"/>
    <w:rsid w:val="00730C0D"/>
    <w:rsid w:val="007315EA"/>
    <w:rsid w:val="00742588"/>
    <w:rsid w:val="00744DFC"/>
    <w:rsid w:val="00747375"/>
    <w:rsid w:val="007501AB"/>
    <w:rsid w:val="00750830"/>
    <w:rsid w:val="00750A4E"/>
    <w:rsid w:val="0075287F"/>
    <w:rsid w:val="007549DB"/>
    <w:rsid w:val="007612C2"/>
    <w:rsid w:val="00766182"/>
    <w:rsid w:val="00767691"/>
    <w:rsid w:val="00774D1F"/>
    <w:rsid w:val="00776F0D"/>
    <w:rsid w:val="00780DB6"/>
    <w:rsid w:val="0078110B"/>
    <w:rsid w:val="00782211"/>
    <w:rsid w:val="00784711"/>
    <w:rsid w:val="0078514B"/>
    <w:rsid w:val="007852F5"/>
    <w:rsid w:val="007938AB"/>
    <w:rsid w:val="00793C52"/>
    <w:rsid w:val="00793EF9"/>
    <w:rsid w:val="007A0D02"/>
    <w:rsid w:val="007A3DE1"/>
    <w:rsid w:val="007A70B2"/>
    <w:rsid w:val="007A7B80"/>
    <w:rsid w:val="007B2E2F"/>
    <w:rsid w:val="007B3567"/>
    <w:rsid w:val="007B7BCF"/>
    <w:rsid w:val="007C116A"/>
    <w:rsid w:val="007C53FB"/>
    <w:rsid w:val="007D07A4"/>
    <w:rsid w:val="007D0BD9"/>
    <w:rsid w:val="007D1968"/>
    <w:rsid w:val="007D38B1"/>
    <w:rsid w:val="007D3DEA"/>
    <w:rsid w:val="007D5D3B"/>
    <w:rsid w:val="007E05BC"/>
    <w:rsid w:val="007E08D0"/>
    <w:rsid w:val="007E7E77"/>
    <w:rsid w:val="007F3920"/>
    <w:rsid w:val="007F5698"/>
    <w:rsid w:val="007F7AF9"/>
    <w:rsid w:val="00800097"/>
    <w:rsid w:val="0080055E"/>
    <w:rsid w:val="008067AF"/>
    <w:rsid w:val="00810550"/>
    <w:rsid w:val="00810AA2"/>
    <w:rsid w:val="008135F2"/>
    <w:rsid w:val="00813B63"/>
    <w:rsid w:val="008166CA"/>
    <w:rsid w:val="00820304"/>
    <w:rsid w:val="008226FD"/>
    <w:rsid w:val="00822D8F"/>
    <w:rsid w:val="008240B6"/>
    <w:rsid w:val="00824A04"/>
    <w:rsid w:val="008317BC"/>
    <w:rsid w:val="00834F6C"/>
    <w:rsid w:val="00836314"/>
    <w:rsid w:val="008446FB"/>
    <w:rsid w:val="00845307"/>
    <w:rsid w:val="008501F5"/>
    <w:rsid w:val="00860929"/>
    <w:rsid w:val="0086279B"/>
    <w:rsid w:val="00870239"/>
    <w:rsid w:val="008702D3"/>
    <w:rsid w:val="008712EF"/>
    <w:rsid w:val="00871862"/>
    <w:rsid w:val="00875BF2"/>
    <w:rsid w:val="00880099"/>
    <w:rsid w:val="00884530"/>
    <w:rsid w:val="0089417C"/>
    <w:rsid w:val="00894588"/>
    <w:rsid w:val="00894C21"/>
    <w:rsid w:val="008A07F4"/>
    <w:rsid w:val="008A284D"/>
    <w:rsid w:val="008A330F"/>
    <w:rsid w:val="008A3C67"/>
    <w:rsid w:val="008A40C7"/>
    <w:rsid w:val="008B0FF1"/>
    <w:rsid w:val="008B1695"/>
    <w:rsid w:val="008B1F34"/>
    <w:rsid w:val="008B4CCE"/>
    <w:rsid w:val="008B513A"/>
    <w:rsid w:val="008B59B2"/>
    <w:rsid w:val="008B62F1"/>
    <w:rsid w:val="008B7D18"/>
    <w:rsid w:val="008C0F04"/>
    <w:rsid w:val="008C5D3E"/>
    <w:rsid w:val="008D0141"/>
    <w:rsid w:val="008D3F21"/>
    <w:rsid w:val="008D48AF"/>
    <w:rsid w:val="008E0709"/>
    <w:rsid w:val="008E12F7"/>
    <w:rsid w:val="008E75AD"/>
    <w:rsid w:val="008F1F97"/>
    <w:rsid w:val="008F4052"/>
    <w:rsid w:val="009049F6"/>
    <w:rsid w:val="009073AB"/>
    <w:rsid w:val="0091028F"/>
    <w:rsid w:val="009115B2"/>
    <w:rsid w:val="009146BB"/>
    <w:rsid w:val="00925203"/>
    <w:rsid w:val="00927708"/>
    <w:rsid w:val="00927784"/>
    <w:rsid w:val="009319BF"/>
    <w:rsid w:val="00932843"/>
    <w:rsid w:val="00932C21"/>
    <w:rsid w:val="0093355F"/>
    <w:rsid w:val="00951C3F"/>
    <w:rsid w:val="00961FCD"/>
    <w:rsid w:val="00971486"/>
    <w:rsid w:val="00972B1F"/>
    <w:rsid w:val="009811E6"/>
    <w:rsid w:val="00981DEA"/>
    <w:rsid w:val="009824EB"/>
    <w:rsid w:val="00983DDB"/>
    <w:rsid w:val="00984A0C"/>
    <w:rsid w:val="00985A65"/>
    <w:rsid w:val="00985B5E"/>
    <w:rsid w:val="0098667C"/>
    <w:rsid w:val="00987086"/>
    <w:rsid w:val="00990058"/>
    <w:rsid w:val="00992AF0"/>
    <w:rsid w:val="009958FF"/>
    <w:rsid w:val="009960E4"/>
    <w:rsid w:val="00996C82"/>
    <w:rsid w:val="009972AC"/>
    <w:rsid w:val="009A36D8"/>
    <w:rsid w:val="009A62D1"/>
    <w:rsid w:val="009A6DF3"/>
    <w:rsid w:val="009A7913"/>
    <w:rsid w:val="009B3BC6"/>
    <w:rsid w:val="009B5AF4"/>
    <w:rsid w:val="009C00AE"/>
    <w:rsid w:val="009C259B"/>
    <w:rsid w:val="009C6EBB"/>
    <w:rsid w:val="009D1808"/>
    <w:rsid w:val="009D1ABA"/>
    <w:rsid w:val="009D1BE2"/>
    <w:rsid w:val="009D286D"/>
    <w:rsid w:val="009D3EFE"/>
    <w:rsid w:val="009D4EB3"/>
    <w:rsid w:val="009D67E9"/>
    <w:rsid w:val="009F123F"/>
    <w:rsid w:val="009F12BE"/>
    <w:rsid w:val="009F1599"/>
    <w:rsid w:val="009F346E"/>
    <w:rsid w:val="00A0144B"/>
    <w:rsid w:val="00A0352C"/>
    <w:rsid w:val="00A0673D"/>
    <w:rsid w:val="00A07616"/>
    <w:rsid w:val="00A14679"/>
    <w:rsid w:val="00A1560A"/>
    <w:rsid w:val="00A1744A"/>
    <w:rsid w:val="00A31F00"/>
    <w:rsid w:val="00A35425"/>
    <w:rsid w:val="00A35B95"/>
    <w:rsid w:val="00A36970"/>
    <w:rsid w:val="00A37A27"/>
    <w:rsid w:val="00A408A8"/>
    <w:rsid w:val="00A4664E"/>
    <w:rsid w:val="00A47F5B"/>
    <w:rsid w:val="00A6001B"/>
    <w:rsid w:val="00A63D5B"/>
    <w:rsid w:val="00A658D2"/>
    <w:rsid w:val="00A66D06"/>
    <w:rsid w:val="00A71D99"/>
    <w:rsid w:val="00A7459D"/>
    <w:rsid w:val="00A7789E"/>
    <w:rsid w:val="00A8082B"/>
    <w:rsid w:val="00A80C82"/>
    <w:rsid w:val="00A80CBE"/>
    <w:rsid w:val="00A81D42"/>
    <w:rsid w:val="00A913F9"/>
    <w:rsid w:val="00A92725"/>
    <w:rsid w:val="00A97E8F"/>
    <w:rsid w:val="00AA3EB1"/>
    <w:rsid w:val="00AA68C2"/>
    <w:rsid w:val="00AA7134"/>
    <w:rsid w:val="00AB4FEE"/>
    <w:rsid w:val="00AB7189"/>
    <w:rsid w:val="00AC029B"/>
    <w:rsid w:val="00AC21DD"/>
    <w:rsid w:val="00AC498B"/>
    <w:rsid w:val="00AC72DF"/>
    <w:rsid w:val="00AD2491"/>
    <w:rsid w:val="00AD2E11"/>
    <w:rsid w:val="00AD35AC"/>
    <w:rsid w:val="00AD3F31"/>
    <w:rsid w:val="00AD3F3A"/>
    <w:rsid w:val="00AD59F1"/>
    <w:rsid w:val="00AE50BC"/>
    <w:rsid w:val="00AE5E1F"/>
    <w:rsid w:val="00AE6388"/>
    <w:rsid w:val="00AF7F94"/>
    <w:rsid w:val="00B0311A"/>
    <w:rsid w:val="00B039B9"/>
    <w:rsid w:val="00B050A2"/>
    <w:rsid w:val="00B10293"/>
    <w:rsid w:val="00B12E79"/>
    <w:rsid w:val="00B13D1B"/>
    <w:rsid w:val="00B14657"/>
    <w:rsid w:val="00B21A1A"/>
    <w:rsid w:val="00B249BA"/>
    <w:rsid w:val="00B2657C"/>
    <w:rsid w:val="00B3095F"/>
    <w:rsid w:val="00B319CD"/>
    <w:rsid w:val="00B40B74"/>
    <w:rsid w:val="00B41656"/>
    <w:rsid w:val="00B43604"/>
    <w:rsid w:val="00B46C7F"/>
    <w:rsid w:val="00B55A8B"/>
    <w:rsid w:val="00B61909"/>
    <w:rsid w:val="00B61EF8"/>
    <w:rsid w:val="00B66BD4"/>
    <w:rsid w:val="00B711F3"/>
    <w:rsid w:val="00B72D91"/>
    <w:rsid w:val="00B72DEE"/>
    <w:rsid w:val="00B76378"/>
    <w:rsid w:val="00B818DF"/>
    <w:rsid w:val="00B836B0"/>
    <w:rsid w:val="00B83FF8"/>
    <w:rsid w:val="00B86269"/>
    <w:rsid w:val="00B936C0"/>
    <w:rsid w:val="00B95363"/>
    <w:rsid w:val="00BA1BAA"/>
    <w:rsid w:val="00BA354B"/>
    <w:rsid w:val="00BB2EDD"/>
    <w:rsid w:val="00BB5199"/>
    <w:rsid w:val="00BB6BCB"/>
    <w:rsid w:val="00BC263E"/>
    <w:rsid w:val="00BC282B"/>
    <w:rsid w:val="00BC7288"/>
    <w:rsid w:val="00BC7BA9"/>
    <w:rsid w:val="00BD0443"/>
    <w:rsid w:val="00BD30AD"/>
    <w:rsid w:val="00BD49EC"/>
    <w:rsid w:val="00BD5AD0"/>
    <w:rsid w:val="00BD7BE8"/>
    <w:rsid w:val="00BE31BB"/>
    <w:rsid w:val="00BE41CF"/>
    <w:rsid w:val="00BF02F3"/>
    <w:rsid w:val="00BF5B24"/>
    <w:rsid w:val="00C008A2"/>
    <w:rsid w:val="00C020C9"/>
    <w:rsid w:val="00C0444A"/>
    <w:rsid w:val="00C04C49"/>
    <w:rsid w:val="00C12386"/>
    <w:rsid w:val="00C16243"/>
    <w:rsid w:val="00C21966"/>
    <w:rsid w:val="00C22AC0"/>
    <w:rsid w:val="00C27B31"/>
    <w:rsid w:val="00C316CD"/>
    <w:rsid w:val="00C3384F"/>
    <w:rsid w:val="00C34E77"/>
    <w:rsid w:val="00C360AA"/>
    <w:rsid w:val="00C415F2"/>
    <w:rsid w:val="00C42095"/>
    <w:rsid w:val="00C446A0"/>
    <w:rsid w:val="00C452DC"/>
    <w:rsid w:val="00C4587F"/>
    <w:rsid w:val="00C46758"/>
    <w:rsid w:val="00C475ED"/>
    <w:rsid w:val="00C54328"/>
    <w:rsid w:val="00C55347"/>
    <w:rsid w:val="00C56A29"/>
    <w:rsid w:val="00C62281"/>
    <w:rsid w:val="00C62CC6"/>
    <w:rsid w:val="00C6337F"/>
    <w:rsid w:val="00C679F2"/>
    <w:rsid w:val="00C67E56"/>
    <w:rsid w:val="00C74424"/>
    <w:rsid w:val="00C87AC9"/>
    <w:rsid w:val="00C87ACE"/>
    <w:rsid w:val="00C9174F"/>
    <w:rsid w:val="00CA7E62"/>
    <w:rsid w:val="00CB001D"/>
    <w:rsid w:val="00CB1F85"/>
    <w:rsid w:val="00CB20DD"/>
    <w:rsid w:val="00CB5266"/>
    <w:rsid w:val="00CB63FE"/>
    <w:rsid w:val="00CB73E3"/>
    <w:rsid w:val="00CB7AFD"/>
    <w:rsid w:val="00CC08A7"/>
    <w:rsid w:val="00CC0A77"/>
    <w:rsid w:val="00CC32DE"/>
    <w:rsid w:val="00CD0FEB"/>
    <w:rsid w:val="00CD3FEE"/>
    <w:rsid w:val="00CE3A39"/>
    <w:rsid w:val="00CE7912"/>
    <w:rsid w:val="00CF5D19"/>
    <w:rsid w:val="00CF7173"/>
    <w:rsid w:val="00D05A7B"/>
    <w:rsid w:val="00D11F82"/>
    <w:rsid w:val="00D1385E"/>
    <w:rsid w:val="00D17A9A"/>
    <w:rsid w:val="00D2340B"/>
    <w:rsid w:val="00D32801"/>
    <w:rsid w:val="00D43826"/>
    <w:rsid w:val="00D51177"/>
    <w:rsid w:val="00D52117"/>
    <w:rsid w:val="00D558E6"/>
    <w:rsid w:val="00D5693D"/>
    <w:rsid w:val="00D61843"/>
    <w:rsid w:val="00D61ADD"/>
    <w:rsid w:val="00D6473F"/>
    <w:rsid w:val="00D70245"/>
    <w:rsid w:val="00D8200E"/>
    <w:rsid w:val="00D83A49"/>
    <w:rsid w:val="00D84F80"/>
    <w:rsid w:val="00D877ED"/>
    <w:rsid w:val="00D90081"/>
    <w:rsid w:val="00D942D7"/>
    <w:rsid w:val="00D95946"/>
    <w:rsid w:val="00DA0FD0"/>
    <w:rsid w:val="00DA6558"/>
    <w:rsid w:val="00DA6D68"/>
    <w:rsid w:val="00DB0D39"/>
    <w:rsid w:val="00DB1D1F"/>
    <w:rsid w:val="00DB4192"/>
    <w:rsid w:val="00DB5F6C"/>
    <w:rsid w:val="00DB7B32"/>
    <w:rsid w:val="00DC0310"/>
    <w:rsid w:val="00DC1FF4"/>
    <w:rsid w:val="00DC232B"/>
    <w:rsid w:val="00DC31B0"/>
    <w:rsid w:val="00DC3D02"/>
    <w:rsid w:val="00DC74C4"/>
    <w:rsid w:val="00DC7751"/>
    <w:rsid w:val="00DD444A"/>
    <w:rsid w:val="00DD4857"/>
    <w:rsid w:val="00DD5FBB"/>
    <w:rsid w:val="00DE13D4"/>
    <w:rsid w:val="00DE2B78"/>
    <w:rsid w:val="00DE5D3A"/>
    <w:rsid w:val="00DF1398"/>
    <w:rsid w:val="00DF5000"/>
    <w:rsid w:val="00DF61AC"/>
    <w:rsid w:val="00E1355C"/>
    <w:rsid w:val="00E14005"/>
    <w:rsid w:val="00E1692A"/>
    <w:rsid w:val="00E16F55"/>
    <w:rsid w:val="00E218D5"/>
    <w:rsid w:val="00E247A6"/>
    <w:rsid w:val="00E307B2"/>
    <w:rsid w:val="00E3122A"/>
    <w:rsid w:val="00E327B2"/>
    <w:rsid w:val="00E3396C"/>
    <w:rsid w:val="00E3592E"/>
    <w:rsid w:val="00E37A9D"/>
    <w:rsid w:val="00E41D4A"/>
    <w:rsid w:val="00E42ECA"/>
    <w:rsid w:val="00E436DC"/>
    <w:rsid w:val="00E449B4"/>
    <w:rsid w:val="00E45AF8"/>
    <w:rsid w:val="00E45E0A"/>
    <w:rsid w:val="00E46105"/>
    <w:rsid w:val="00E50065"/>
    <w:rsid w:val="00E50C41"/>
    <w:rsid w:val="00E614DD"/>
    <w:rsid w:val="00E627B4"/>
    <w:rsid w:val="00E67631"/>
    <w:rsid w:val="00E738B5"/>
    <w:rsid w:val="00E84D2B"/>
    <w:rsid w:val="00E8544F"/>
    <w:rsid w:val="00E85A01"/>
    <w:rsid w:val="00E8762B"/>
    <w:rsid w:val="00E87B68"/>
    <w:rsid w:val="00E93503"/>
    <w:rsid w:val="00E93BCE"/>
    <w:rsid w:val="00E97893"/>
    <w:rsid w:val="00EB282B"/>
    <w:rsid w:val="00EB3597"/>
    <w:rsid w:val="00EB3759"/>
    <w:rsid w:val="00EB4218"/>
    <w:rsid w:val="00EC09C1"/>
    <w:rsid w:val="00EC0EA5"/>
    <w:rsid w:val="00EC5AB4"/>
    <w:rsid w:val="00ED0F3E"/>
    <w:rsid w:val="00ED11C9"/>
    <w:rsid w:val="00ED3469"/>
    <w:rsid w:val="00ED4FE4"/>
    <w:rsid w:val="00ED7934"/>
    <w:rsid w:val="00EE0947"/>
    <w:rsid w:val="00EE0EBE"/>
    <w:rsid w:val="00EE2A8D"/>
    <w:rsid w:val="00EE6619"/>
    <w:rsid w:val="00EE691F"/>
    <w:rsid w:val="00EE7CCD"/>
    <w:rsid w:val="00F01305"/>
    <w:rsid w:val="00F033E7"/>
    <w:rsid w:val="00F045A8"/>
    <w:rsid w:val="00F10D8D"/>
    <w:rsid w:val="00F12AB4"/>
    <w:rsid w:val="00F149C6"/>
    <w:rsid w:val="00F1527A"/>
    <w:rsid w:val="00F160B5"/>
    <w:rsid w:val="00F204FF"/>
    <w:rsid w:val="00F21CD2"/>
    <w:rsid w:val="00F223C9"/>
    <w:rsid w:val="00F31DF9"/>
    <w:rsid w:val="00F31FBD"/>
    <w:rsid w:val="00F327A8"/>
    <w:rsid w:val="00F35729"/>
    <w:rsid w:val="00F36EB4"/>
    <w:rsid w:val="00F37311"/>
    <w:rsid w:val="00F47B1B"/>
    <w:rsid w:val="00F556A4"/>
    <w:rsid w:val="00F563B5"/>
    <w:rsid w:val="00F56EA3"/>
    <w:rsid w:val="00F605A8"/>
    <w:rsid w:val="00F641A0"/>
    <w:rsid w:val="00F65AA7"/>
    <w:rsid w:val="00F6773D"/>
    <w:rsid w:val="00F67D6A"/>
    <w:rsid w:val="00F70ED5"/>
    <w:rsid w:val="00F72865"/>
    <w:rsid w:val="00F74C74"/>
    <w:rsid w:val="00F752EE"/>
    <w:rsid w:val="00F76C2F"/>
    <w:rsid w:val="00F77680"/>
    <w:rsid w:val="00F80BC8"/>
    <w:rsid w:val="00F822D4"/>
    <w:rsid w:val="00F82BEC"/>
    <w:rsid w:val="00F83220"/>
    <w:rsid w:val="00F83C90"/>
    <w:rsid w:val="00F83CBC"/>
    <w:rsid w:val="00F861CD"/>
    <w:rsid w:val="00F86987"/>
    <w:rsid w:val="00F90943"/>
    <w:rsid w:val="00F9444C"/>
    <w:rsid w:val="00F95342"/>
    <w:rsid w:val="00FA73D7"/>
    <w:rsid w:val="00FB032C"/>
    <w:rsid w:val="00FB28A5"/>
    <w:rsid w:val="00FC2EA7"/>
    <w:rsid w:val="00FC7370"/>
    <w:rsid w:val="00FC753E"/>
    <w:rsid w:val="00FD2BB7"/>
    <w:rsid w:val="00FD2F63"/>
    <w:rsid w:val="00FD2F80"/>
    <w:rsid w:val="00FD3FDE"/>
    <w:rsid w:val="00FD431A"/>
    <w:rsid w:val="00FD4B34"/>
    <w:rsid w:val="00FD6196"/>
    <w:rsid w:val="00FE20C6"/>
    <w:rsid w:val="00FE5A2E"/>
    <w:rsid w:val="00FE7350"/>
    <w:rsid w:val="00FF15A0"/>
    <w:rsid w:val="00FF2B17"/>
    <w:rsid w:val="00FF33A4"/>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240" w:beforeLines="0" w:beforeAutospacing="0" w:after="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customStyle="1" w:styleId="mi">
    <w:name w:val="mi"/>
    <w:basedOn w:val="DefaultParagraphFont"/>
    <w:rsid w:val="00034C2E"/>
  </w:style>
  <w:style w:type="character" w:customStyle="1" w:styleId="mo">
    <w:name w:val="mo"/>
    <w:basedOn w:val="DefaultParagraphFont"/>
    <w:rsid w:val="00034C2E"/>
  </w:style>
  <w:style w:type="character" w:customStyle="1" w:styleId="mn">
    <w:name w:val="mn"/>
    <w:basedOn w:val="DefaultParagraphFont"/>
    <w:rsid w:val="00034C2E"/>
  </w:style>
  <w:style w:type="character" w:styleId="Hyperlink">
    <w:name w:val="Hyperlink"/>
    <w:basedOn w:val="DefaultParagraphFont"/>
    <w:uiPriority w:val="99"/>
    <w:unhideWhenUsed/>
    <w:rsid w:val="007D0BD9"/>
    <w:rPr>
      <w:color w:val="5F5F5F" w:themeColor="hyperlink"/>
      <w:u w:val="single"/>
    </w:rPr>
  </w:style>
  <w:style w:type="paragraph" w:styleId="ListParagraph">
    <w:name w:val="List Paragraph"/>
    <w:basedOn w:val="Normal"/>
    <w:uiPriority w:val="34"/>
    <w:unhideWhenUsed/>
    <w:qFormat/>
    <w:rsid w:val="00E41D4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numbering" Target="numbering.xml" /><Relationship Id="rId11"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header" Target="header1.xml" /><Relationship Id="rId7" Type="http://schemas.openxmlformats.org/officeDocument/2006/relationships/header" Target="header2.xml" /><Relationship Id="rId8" Type="http://schemas.openxmlformats.org/officeDocument/2006/relationships/glossaryDocument" Target="glossary/document.xml" /><Relationship Id="rId9" Type="http://schemas.openxmlformats.org/officeDocument/2006/relationships/theme" Target="theme/theme1.xm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5232C"/>
    <w:rsid w:val="00102BED"/>
    <w:rsid w:val="00113E61"/>
    <w:rsid w:val="00120093"/>
    <w:rsid w:val="0022531B"/>
    <w:rsid w:val="0027065D"/>
    <w:rsid w:val="00276C64"/>
    <w:rsid w:val="002E3818"/>
    <w:rsid w:val="002F4056"/>
    <w:rsid w:val="00351EDA"/>
    <w:rsid w:val="003729CB"/>
    <w:rsid w:val="003A0181"/>
    <w:rsid w:val="0051389D"/>
    <w:rsid w:val="005A3EFE"/>
    <w:rsid w:val="00640769"/>
    <w:rsid w:val="006B7916"/>
    <w:rsid w:val="007468FC"/>
    <w:rsid w:val="00765F95"/>
    <w:rsid w:val="007E0573"/>
    <w:rsid w:val="008147E5"/>
    <w:rsid w:val="00824DDA"/>
    <w:rsid w:val="008459D4"/>
    <w:rsid w:val="00870D6F"/>
    <w:rsid w:val="0089672B"/>
    <w:rsid w:val="008E4650"/>
    <w:rsid w:val="008F31C1"/>
    <w:rsid w:val="00A06FEB"/>
    <w:rsid w:val="00A8605E"/>
    <w:rsid w:val="00B02344"/>
    <w:rsid w:val="00B1634E"/>
    <w:rsid w:val="00B31BD7"/>
    <w:rsid w:val="00BD357C"/>
    <w:rsid w:val="00BF0779"/>
    <w:rsid w:val="00CC6FAA"/>
    <w:rsid w:val="00D33BB6"/>
    <w:rsid w:val="00D51C20"/>
    <w:rsid w:val="00DB16C7"/>
    <w:rsid w:val="00DF3A8C"/>
    <w:rsid w:val="00E14537"/>
    <w:rsid w:val="00E42301"/>
    <w:rsid w:val="00E5285A"/>
    <w:rsid w:val="00ED1915"/>
    <w:rsid w:val="00F13C05"/>
    <w:rsid w:val="00F34D7F"/>
    <w:rsid w:val="00F36CA4"/>
    <w:rsid w:val="00F875E0"/>
    <w:rsid w:val="00FD2113"/>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65279;<?xml version="1.0" encoding="utf-8" standalone="yes"?><Relationships xmlns="http://schemas.openxmlformats.org/package/2006/relationships"><Relationship Id="rId1" Type="http://schemas.openxmlformats.org/officeDocument/2006/relationships/customXmlProps" Target="itemProps2.xml" /></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22A2BB4-80F4-4D1B-978A-73EE52E53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478</Words>
  <Characters>14131</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19-05-06T07:53:00Z</dcterms:created>
  <dcterms:modified xsi:type="dcterms:W3CDTF">2019-12-20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taP14JoA"/&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